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4F93D6" w14:textId="77777777" w:rsidR="008952BE" w:rsidRDefault="00A41C25" w:rsidP="00A41C25">
      <w:pPr>
        <w:pStyle w:val="Heading1"/>
      </w:pPr>
      <w:r>
        <w:t>Title:</w:t>
      </w:r>
      <w:r w:rsidR="008952BE">
        <w:t xml:space="preserve"> </w:t>
      </w:r>
    </w:p>
    <w:p w14:paraId="66E76A42" w14:textId="77777777" w:rsidR="00A41C25" w:rsidRPr="00A41C25" w:rsidRDefault="008952BE" w:rsidP="008952BE">
      <w:r>
        <w:rPr>
          <w:b/>
        </w:rPr>
        <w:t>“</w:t>
      </w:r>
      <w:r w:rsidRPr="005009D9">
        <w:t>Watershe</w:t>
      </w:r>
      <w:r>
        <w:t>d and oceanic controls on spati</w:t>
      </w:r>
      <w:r w:rsidRPr="005009D9">
        <w:t>al and temporal p</w:t>
      </w:r>
      <w:r>
        <w:t>atterns of sediment accumulation i</w:t>
      </w:r>
      <w:r w:rsidRPr="005009D9">
        <w:t>n a fringing reef flat embayment</w:t>
      </w:r>
      <w:r>
        <w:t>”</w:t>
      </w:r>
    </w:p>
    <w:p w14:paraId="56E44702" w14:textId="77777777" w:rsidR="00A41C25" w:rsidRDefault="00A41C25" w:rsidP="00A41C25">
      <w:pPr>
        <w:pStyle w:val="Heading1"/>
      </w:pPr>
      <w:r>
        <w:t>Outline:</w:t>
      </w:r>
    </w:p>
    <w:p w14:paraId="0E84FA30" w14:textId="77777777" w:rsidR="00A41C25" w:rsidRDefault="00A41C25" w:rsidP="00A41C25">
      <w:pPr>
        <w:rPr>
          <w:i/>
        </w:rPr>
      </w:pPr>
      <w:r w:rsidRPr="00A524A1">
        <w:rPr>
          <w:i/>
        </w:rPr>
        <w:t>Goal for the manuscript:</w:t>
      </w:r>
    </w:p>
    <w:p w14:paraId="1E7EAA7A" w14:textId="77777777" w:rsidR="00EA321D" w:rsidRDefault="00050E94" w:rsidP="00A41C25">
      <w:r>
        <w:t>Use measurements/</w:t>
      </w:r>
      <w:r w:rsidR="00EA321D">
        <w:t xml:space="preserve">models of sediment loading and hydrodynamic forcing </w:t>
      </w:r>
      <w:r>
        <w:t>to interpret temporal and spatial patterns of sediment accumulation.</w:t>
      </w:r>
    </w:p>
    <w:p w14:paraId="7C5ED625" w14:textId="77777777" w:rsidR="00157D2A" w:rsidRPr="00157D2A" w:rsidRDefault="00157D2A" w:rsidP="00157D2A">
      <w:pPr>
        <w:rPr>
          <w:i/>
        </w:rPr>
      </w:pPr>
      <w:r w:rsidRPr="00157D2A">
        <w:rPr>
          <w:i/>
        </w:rPr>
        <w:t>Motivation:</w:t>
      </w:r>
    </w:p>
    <w:p w14:paraId="5D4A42C0" w14:textId="77777777" w:rsidR="00157D2A" w:rsidRPr="00157D2A" w:rsidRDefault="00157D2A" w:rsidP="00157D2A">
      <w:r>
        <w:t>“I</w:t>
      </w:r>
      <w:r w:rsidR="0020483C">
        <w:t>t is evident that the under</w:t>
      </w:r>
      <w:r w:rsidRPr="00157D2A">
        <w:t>standing of fine-grained t</w:t>
      </w:r>
      <w:r w:rsidR="00050E94">
        <w:t>errestrial sediment plume trans</w:t>
      </w:r>
      <w:r w:rsidRPr="00157D2A">
        <w:t>port, deposition, reworking, and advection out of coral</w:t>
      </w:r>
      <w:r>
        <w:t xml:space="preserve"> </w:t>
      </w:r>
      <w:r w:rsidRPr="00157D2A">
        <w:t xml:space="preserve">reefs is key </w:t>
      </w:r>
      <w:commentRangeStart w:id="0"/>
      <w:r w:rsidRPr="00157D2A">
        <w:t>to helping establish monitoring programs to</w:t>
      </w:r>
      <w:r>
        <w:t xml:space="preserve"> </w:t>
      </w:r>
      <w:r w:rsidRPr="00157D2A">
        <w:t>determine the effectiveness of land-based watershed</w:t>
      </w:r>
      <w:r>
        <w:t xml:space="preserve"> </w:t>
      </w:r>
      <w:r w:rsidRPr="00157D2A">
        <w:t xml:space="preserve">restoration </w:t>
      </w:r>
      <w:commentRangeEnd w:id="0"/>
      <w:r w:rsidR="004A3B60">
        <w:rPr>
          <w:rStyle w:val="CommentReference"/>
        </w:rPr>
        <w:commentReference w:id="0"/>
      </w:r>
      <w:r w:rsidRPr="00157D2A">
        <w:t>conducted to support coral reef ecosystem</w:t>
      </w:r>
      <w:r>
        <w:t xml:space="preserve"> </w:t>
      </w:r>
      <w:r w:rsidRPr="00157D2A">
        <w:t>health.</w:t>
      </w:r>
      <w:r>
        <w:t xml:space="preserve">” </w:t>
      </w:r>
      <w:r>
        <w:fldChar w:fldCharType="begin" w:fldLock="1"/>
      </w:r>
      <w:r w:rsidR="00A737FE">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previouslyFormattedCitation" : "(Storlazzi et al. 2015)" }, "properties" : { "noteIndex" : 0 }, "schema" : "https://github.com/citation-style-language/schema/raw/master/csl-citation.json" }</w:instrText>
      </w:r>
      <w:r>
        <w:fldChar w:fldCharType="separate"/>
      </w:r>
      <w:r w:rsidRPr="00157D2A">
        <w:rPr>
          <w:noProof/>
        </w:rPr>
        <w:t>(Storlazzi et al. 2015)</w:t>
      </w:r>
      <w:r>
        <w:fldChar w:fldCharType="end"/>
      </w:r>
    </w:p>
    <w:p w14:paraId="04EF9C97" w14:textId="77777777" w:rsidR="00A41C25" w:rsidRDefault="00A41C25" w:rsidP="00A41C25">
      <w:pPr>
        <w:pStyle w:val="Heading2"/>
      </w:pPr>
      <w:r>
        <w:t>I</w:t>
      </w:r>
      <w:r>
        <w:rPr>
          <w:rStyle w:val="Heading2Char"/>
        </w:rPr>
        <w:t>NTRODUCTION</w:t>
      </w:r>
    </w:p>
    <w:p w14:paraId="7757025A" w14:textId="77777777" w:rsidR="00A034EB" w:rsidRDefault="00A41C25" w:rsidP="00A41C25">
      <w:pPr>
        <w:rPr>
          <w:b/>
        </w:rPr>
      </w:pPr>
      <w:r w:rsidRPr="00AD5AF3">
        <w:rPr>
          <w:b/>
        </w:rPr>
        <w:t>Background of the problem:</w:t>
      </w:r>
    </w:p>
    <w:p w14:paraId="60022B0F" w14:textId="77777777" w:rsidR="00221097" w:rsidRDefault="00221097" w:rsidP="00CB2255">
      <w:pPr>
        <w:pStyle w:val="ListParagraph"/>
        <w:numPr>
          <w:ilvl w:val="0"/>
          <w:numId w:val="2"/>
        </w:numPr>
        <w:rPr>
          <w:rFonts w:asciiTheme="minorHAnsi" w:hAnsiTheme="minorHAnsi"/>
          <w:sz w:val="22"/>
        </w:rPr>
      </w:pPr>
      <w:r>
        <w:rPr>
          <w:rFonts w:asciiTheme="minorHAnsi" w:hAnsiTheme="minorHAnsi"/>
          <w:sz w:val="22"/>
        </w:rPr>
        <w:t>Processes sediment affects corals:</w:t>
      </w:r>
    </w:p>
    <w:p w14:paraId="4E3ABBBC" w14:textId="77777777" w:rsidR="00221097" w:rsidRDefault="00221097" w:rsidP="00221097">
      <w:pPr>
        <w:pStyle w:val="ListParagraph"/>
        <w:numPr>
          <w:ilvl w:val="1"/>
          <w:numId w:val="2"/>
        </w:numPr>
        <w:rPr>
          <w:rFonts w:asciiTheme="minorHAnsi" w:hAnsiTheme="minorHAnsi"/>
          <w:sz w:val="22"/>
        </w:rPr>
      </w:pPr>
      <w:r>
        <w:rPr>
          <w:rFonts w:asciiTheme="minorHAnsi" w:hAnsiTheme="minorHAnsi"/>
          <w:sz w:val="22"/>
        </w:rPr>
        <w:t>Light attenuation</w:t>
      </w:r>
    </w:p>
    <w:p w14:paraId="3E40FA9B" w14:textId="77777777" w:rsidR="00221097" w:rsidRDefault="00221097" w:rsidP="00221097">
      <w:pPr>
        <w:pStyle w:val="ListParagraph"/>
        <w:numPr>
          <w:ilvl w:val="2"/>
          <w:numId w:val="2"/>
        </w:numPr>
        <w:rPr>
          <w:rFonts w:asciiTheme="minorHAnsi" w:hAnsiTheme="minorHAnsi"/>
          <w:sz w:val="22"/>
        </w:rPr>
      </w:pPr>
      <w:r>
        <w:rPr>
          <w:rFonts w:asciiTheme="minorHAnsi" w:hAnsiTheme="minorHAnsi"/>
          <w:sz w:val="22"/>
        </w:rPr>
        <w:t>Higher concentrations, finer grain sizes and darker grain colors more effectively reduce PAR</w:t>
      </w:r>
      <w:r w:rsidR="004A3B60">
        <w:rPr>
          <w:rFonts w:asciiTheme="minorHAnsi" w:hAnsiTheme="minorHAnsi"/>
          <w:sz w:val="22"/>
        </w:rPr>
        <w:t xml:space="preserve"> </w:t>
      </w:r>
      <w:r w:rsidR="004A3B60">
        <w:rPr>
          <w:rFonts w:asciiTheme="minorHAnsi" w:hAnsiTheme="minorHAnsi"/>
          <w:sz w:val="22"/>
        </w:rPr>
        <w:fldChar w:fldCharType="begin" w:fldLock="1"/>
      </w:r>
      <w:r w:rsidR="004A3B60">
        <w:rPr>
          <w:rFonts w:asciiTheme="minorHAnsi" w:hAnsiTheme="minorHAnsi"/>
          <w:sz w:val="22"/>
        </w:rP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previouslyFormattedCitation" : "(Storlazzi et al. 2015)" }, "properties" : { "noteIndex" : 0 }, "schema" : "https://github.com/citation-style-language/schema/raw/master/csl-citation.json" }</w:instrText>
      </w:r>
      <w:r w:rsidR="004A3B60">
        <w:rPr>
          <w:rFonts w:asciiTheme="minorHAnsi" w:hAnsiTheme="minorHAnsi"/>
          <w:sz w:val="22"/>
        </w:rPr>
        <w:fldChar w:fldCharType="separate"/>
      </w:r>
      <w:r w:rsidR="004A3B60" w:rsidRPr="004A3B60">
        <w:rPr>
          <w:rFonts w:asciiTheme="minorHAnsi" w:hAnsiTheme="minorHAnsi"/>
          <w:noProof/>
          <w:sz w:val="22"/>
        </w:rPr>
        <w:t>(Storlazzi et al. 2015)</w:t>
      </w:r>
      <w:r w:rsidR="004A3B60">
        <w:rPr>
          <w:rFonts w:asciiTheme="minorHAnsi" w:hAnsiTheme="minorHAnsi"/>
          <w:sz w:val="22"/>
        </w:rPr>
        <w:fldChar w:fldCharType="end"/>
      </w:r>
    </w:p>
    <w:p w14:paraId="5DDAE7F2" w14:textId="77777777" w:rsidR="00221097" w:rsidRDefault="00221097" w:rsidP="00221097">
      <w:pPr>
        <w:pStyle w:val="ListParagraph"/>
        <w:numPr>
          <w:ilvl w:val="2"/>
          <w:numId w:val="2"/>
        </w:numPr>
        <w:rPr>
          <w:rFonts w:asciiTheme="minorHAnsi" w:hAnsiTheme="minorHAnsi"/>
          <w:sz w:val="22"/>
        </w:rPr>
      </w:pPr>
      <w:r>
        <w:rPr>
          <w:rFonts w:asciiTheme="minorHAnsi" w:hAnsiTheme="minorHAnsi"/>
          <w:sz w:val="22"/>
        </w:rPr>
        <w:t>Finer grains also remain suspended for longer (low settling velocity, low resuspension threshold) -&gt; more exposure (</w:t>
      </w:r>
      <w:r w:rsidRPr="00221097">
        <w:rPr>
          <w:rFonts w:asciiTheme="minorHAnsi" w:hAnsiTheme="minorHAnsi"/>
          <w:sz w:val="22"/>
          <w:u w:val="single"/>
        </w:rPr>
        <w:t xml:space="preserve">duration </w:t>
      </w:r>
      <w:r>
        <w:rPr>
          <w:rFonts w:asciiTheme="minorHAnsi" w:hAnsiTheme="minorHAnsi"/>
          <w:sz w:val="22"/>
        </w:rPr>
        <w:t>x intensity)</w:t>
      </w:r>
    </w:p>
    <w:p w14:paraId="32010E60" w14:textId="77777777" w:rsidR="00221097" w:rsidRDefault="00630177" w:rsidP="004A3B60">
      <w:pPr>
        <w:pStyle w:val="ListParagraph"/>
        <w:numPr>
          <w:ilvl w:val="1"/>
          <w:numId w:val="2"/>
        </w:numPr>
        <w:rPr>
          <w:rFonts w:asciiTheme="minorHAnsi" w:hAnsiTheme="minorHAnsi"/>
          <w:sz w:val="22"/>
        </w:rPr>
      </w:pPr>
      <w:r>
        <w:rPr>
          <w:rFonts w:asciiTheme="minorHAnsi" w:hAnsiTheme="minorHAnsi"/>
          <w:sz w:val="22"/>
        </w:rPr>
        <w:t>Sediment accumulation is ultimate light attenuator</w:t>
      </w:r>
    </w:p>
    <w:p w14:paraId="6D913C15" w14:textId="77777777" w:rsidR="00630177" w:rsidRDefault="00630177" w:rsidP="00630177">
      <w:pPr>
        <w:pStyle w:val="ListParagraph"/>
        <w:numPr>
          <w:ilvl w:val="2"/>
          <w:numId w:val="2"/>
        </w:numPr>
        <w:rPr>
          <w:rFonts w:asciiTheme="minorHAnsi" w:hAnsiTheme="minorHAnsi"/>
          <w:sz w:val="22"/>
        </w:rPr>
      </w:pPr>
      <w:r>
        <w:rPr>
          <w:rFonts w:asciiTheme="minorHAnsi" w:hAnsiTheme="minorHAnsi"/>
          <w:sz w:val="22"/>
        </w:rPr>
        <w:t xml:space="preserve">Also has weird biological process with cell breakdown </w:t>
      </w:r>
      <w:r>
        <w:rPr>
          <w:rFonts w:asciiTheme="minorHAnsi" w:hAnsiTheme="minorHAnsi"/>
          <w:sz w:val="22"/>
        </w:rPr>
        <w:fldChar w:fldCharType="begin" w:fldLock="1"/>
      </w:r>
      <w:r>
        <w:rPr>
          <w:rFonts w:asciiTheme="minorHAnsi" w:hAnsiTheme="minorHAnsi"/>
          <w:sz w:val="22"/>
        </w:rPr>
        <w:instrText>ADDIN CSL_CITATION { "citationItems" : [ { "id" : "ITEM-1",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1", "issue" : "24", "issued" : { "date-parts" : [ [ "2012" ] ] }, "page" : "E1558-E1567", "title" : "Mechanisms of damage to corals exposed to sedimentation", "type" : "article-journal", "volume" : "109" }, "uris" : [ "http://www.mendeley.com/documents/?uuid=941240a5-6d95-4b1b-ae2a-3c0b41b2fb23" ] } ], "mendeley" : { "formattedCitation" : "(Weber et al. 2012)", "plainTextFormattedCitation" : "(Weber et al. 2012)", "previouslyFormattedCitation" : "(Weber et al. 2012)" }, "properties" : { "noteIndex" : 0 }, "schema" : "https://github.com/citation-style-language/schema/raw/master/csl-citation.json" }</w:instrText>
      </w:r>
      <w:r>
        <w:rPr>
          <w:rFonts w:asciiTheme="minorHAnsi" w:hAnsiTheme="minorHAnsi"/>
          <w:sz w:val="22"/>
        </w:rPr>
        <w:fldChar w:fldCharType="separate"/>
      </w:r>
      <w:r w:rsidRPr="00630177">
        <w:rPr>
          <w:rFonts w:asciiTheme="minorHAnsi" w:hAnsiTheme="minorHAnsi"/>
          <w:noProof/>
          <w:sz w:val="22"/>
        </w:rPr>
        <w:t>(Weber et al. 2012)</w:t>
      </w:r>
      <w:r>
        <w:rPr>
          <w:rFonts w:asciiTheme="minorHAnsi" w:hAnsiTheme="minorHAnsi"/>
          <w:sz w:val="22"/>
        </w:rPr>
        <w:fldChar w:fldCharType="end"/>
      </w:r>
    </w:p>
    <w:p w14:paraId="77BAEF35" w14:textId="77777777" w:rsidR="00630177" w:rsidRDefault="00630177" w:rsidP="00630177">
      <w:pPr>
        <w:pStyle w:val="ListParagraph"/>
        <w:numPr>
          <w:ilvl w:val="2"/>
          <w:numId w:val="2"/>
        </w:numPr>
        <w:rPr>
          <w:rFonts w:asciiTheme="minorHAnsi" w:hAnsiTheme="minorHAnsi"/>
          <w:sz w:val="22"/>
        </w:rPr>
      </w:pPr>
      <w:r>
        <w:rPr>
          <w:rFonts w:asciiTheme="minorHAnsi" w:hAnsiTheme="minorHAnsi"/>
          <w:sz w:val="22"/>
        </w:rPr>
        <w:t xml:space="preserve">Finer, more organic is worse than coarser coralline </w:t>
      </w:r>
      <w:r>
        <w:rPr>
          <w:rFonts w:asciiTheme="minorHAnsi" w:hAnsiTheme="minorHAnsi"/>
          <w:sz w:val="22"/>
        </w:rPr>
        <w:fldChar w:fldCharType="begin" w:fldLock="1"/>
      </w:r>
      <w:r>
        <w:rPr>
          <w:rFonts w:asciiTheme="minorHAnsi" w:hAnsiTheme="minorHAnsi"/>
          <w:sz w:val="22"/>
        </w:rPr>
        <w:instrText>ADDIN CSL_CITATION { "citationItems" : [ { "id" : "ITEM-1",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1", "issue" : "24", "issued" : { "date-parts" : [ [ "2012" ] ] }, "page" : "E1558-E1567", "title" : "Mechanisms of damage to corals exposed to sedimentation", "type" : "article-journal", "volume" : "109" }, "uris" : [ "http://www.mendeley.com/documents/?uuid=941240a5-6d95-4b1b-ae2a-3c0b41b2fb23" ] } ], "mendeley" : { "formattedCitation" : "(Weber et al. 2012)", "plainTextFormattedCitation" : "(Weber et al. 2012)", "previouslyFormattedCitation" : "(Weber et al. 2012)" }, "properties" : { "noteIndex" : 0 }, "schema" : "https://github.com/citation-style-language/schema/raw/master/csl-citation.json" }</w:instrText>
      </w:r>
      <w:r>
        <w:rPr>
          <w:rFonts w:asciiTheme="minorHAnsi" w:hAnsiTheme="minorHAnsi"/>
          <w:sz w:val="22"/>
        </w:rPr>
        <w:fldChar w:fldCharType="separate"/>
      </w:r>
      <w:r w:rsidRPr="00630177">
        <w:rPr>
          <w:rFonts w:asciiTheme="minorHAnsi" w:hAnsiTheme="minorHAnsi"/>
          <w:noProof/>
          <w:sz w:val="22"/>
        </w:rPr>
        <w:t>(Weber et al. 2012)</w:t>
      </w:r>
      <w:r>
        <w:rPr>
          <w:rFonts w:asciiTheme="minorHAnsi" w:hAnsiTheme="minorHAnsi"/>
          <w:sz w:val="22"/>
        </w:rPr>
        <w:fldChar w:fldCharType="end"/>
      </w:r>
    </w:p>
    <w:p w14:paraId="5977AE93" w14:textId="77777777" w:rsidR="00630177" w:rsidRDefault="00630177" w:rsidP="00630177">
      <w:pPr>
        <w:pStyle w:val="ListParagraph"/>
        <w:numPr>
          <w:ilvl w:val="2"/>
          <w:numId w:val="2"/>
        </w:numPr>
        <w:rPr>
          <w:rFonts w:asciiTheme="minorHAnsi" w:hAnsiTheme="minorHAnsi"/>
          <w:sz w:val="22"/>
        </w:rPr>
      </w:pPr>
      <w:r>
        <w:rPr>
          <w:rFonts w:asciiTheme="minorHAnsi" w:hAnsiTheme="minorHAnsi"/>
          <w:sz w:val="22"/>
        </w:rPr>
        <w:t>Expend energy to get rid of sedimentation</w:t>
      </w:r>
    </w:p>
    <w:p w14:paraId="5F713403" w14:textId="77777777" w:rsidR="00630177" w:rsidRDefault="00630177" w:rsidP="00630177">
      <w:pPr>
        <w:pStyle w:val="ListParagraph"/>
        <w:numPr>
          <w:ilvl w:val="1"/>
          <w:numId w:val="2"/>
        </w:numPr>
        <w:rPr>
          <w:rFonts w:asciiTheme="minorHAnsi" w:hAnsiTheme="minorHAnsi"/>
          <w:sz w:val="22"/>
        </w:rPr>
      </w:pPr>
      <w:r>
        <w:rPr>
          <w:rFonts w:asciiTheme="minorHAnsi" w:hAnsiTheme="minorHAnsi"/>
          <w:sz w:val="22"/>
        </w:rPr>
        <w:t>Others</w:t>
      </w:r>
    </w:p>
    <w:p w14:paraId="14E54589" w14:textId="77777777" w:rsidR="00630177" w:rsidRDefault="00630177" w:rsidP="00630177">
      <w:pPr>
        <w:pStyle w:val="ListParagraph"/>
        <w:numPr>
          <w:ilvl w:val="2"/>
          <w:numId w:val="2"/>
        </w:numPr>
        <w:rPr>
          <w:rFonts w:asciiTheme="minorHAnsi" w:hAnsiTheme="minorHAnsi"/>
          <w:sz w:val="22"/>
        </w:rPr>
      </w:pPr>
      <w:r>
        <w:rPr>
          <w:rFonts w:asciiTheme="minorHAnsi" w:hAnsiTheme="minorHAnsi"/>
          <w:sz w:val="22"/>
        </w:rPr>
        <w:t>Interfere with spawning?</w:t>
      </w:r>
    </w:p>
    <w:p w14:paraId="3AA96892" w14:textId="77777777" w:rsidR="00630177" w:rsidRDefault="00630177" w:rsidP="00630177">
      <w:pPr>
        <w:pStyle w:val="ListParagraph"/>
        <w:numPr>
          <w:ilvl w:val="2"/>
          <w:numId w:val="2"/>
        </w:numPr>
        <w:rPr>
          <w:rFonts w:asciiTheme="minorHAnsi" w:hAnsiTheme="minorHAnsi"/>
          <w:sz w:val="22"/>
        </w:rPr>
      </w:pPr>
      <w:r>
        <w:rPr>
          <w:rFonts w:asciiTheme="minorHAnsi" w:hAnsiTheme="minorHAnsi"/>
          <w:sz w:val="22"/>
        </w:rPr>
        <w:t>Reduces sites for larval recruitment</w:t>
      </w:r>
    </w:p>
    <w:p w14:paraId="54054802" w14:textId="6444EE09" w:rsidR="00630177" w:rsidRDefault="00630177" w:rsidP="006E077A">
      <w:pPr>
        <w:pStyle w:val="ListParagraph"/>
        <w:numPr>
          <w:ilvl w:val="2"/>
          <w:numId w:val="2"/>
        </w:numPr>
        <w:rPr>
          <w:rFonts w:asciiTheme="minorHAnsi" w:hAnsiTheme="minorHAnsi"/>
          <w:sz w:val="22"/>
        </w:rPr>
      </w:pPr>
      <w:r>
        <w:rPr>
          <w:rFonts w:asciiTheme="minorHAnsi" w:hAnsiTheme="minorHAnsi"/>
          <w:sz w:val="22"/>
        </w:rPr>
        <w:t xml:space="preserve">Reduces herbivory of algae, which stabilizes shift to algae-dominated system and then fish leave because no algae </w:t>
      </w:r>
      <w:r>
        <w:rPr>
          <w:rFonts w:asciiTheme="minorHAnsi" w:hAnsiTheme="minorHAnsi"/>
          <w:sz w:val="22"/>
        </w:rPr>
        <w:fldChar w:fldCharType="begin" w:fldLock="1"/>
      </w:r>
      <w:r w:rsidR="00D37099">
        <w:rPr>
          <w:rFonts w:asciiTheme="minorHAnsi" w:hAnsiTheme="minorHAnsi"/>
          <w:sz w:val="22"/>
        </w:rPr>
        <w:instrText>ADDIN CSL_CITATION { "citationItems" : [ { "id" : "ITEM-1", "itemData" : { "DOI" : "10.4319/lo.2008.53.6.2695", "ISBN" : "0024-3590", "ISSN" : "00243590", "abstract" : "E describe a mechanistic basis for maintaining an alternative degraded stable state on coral reefs: sedimentladen algal turfs. Using remote underwater video cameras we quantified rates of herbivory by coral reef fishes on epilithic algal turfs with natural and experimentally reduced sediment loads. Removal of sediment increased overall fish feeding rates 3.8-fold, and resulted in a decrease in mean algal turf length of 64% within 4 h. After 4 h, sediment accumulated in the treatment plots, but only returned to 41% of the original depth. A total of 20 species actively fed on the sediment removal plots, compared with 12 species in control plots. Of the five numerically abundant herbivorous fish species, all increased feeding by at least 225% in the absence of sediment. Only juvenile Scarus spp. fed to any extent (28% of bites) on control plots. We suggest that naturally occurring sediment loads in epilithic algal turfs can suppress herbivory and that sediment-laden algal turfs may be an alternative stable state on coral reefs. This may provide a mechanistic basis for the geological evidence of a sediment-induced turn-off of coral reef growth. With projected global sea-level rises due to climate change, reef-based sediment loads may be a critical factor in differentiating the relative resilience of coral reefs and identifying reef ecosystems that are at highest risk to rising sea levels.", "author" : [ { "dropping-particle" : "", "family" : "Bellwood", "given" : "David R", "non-dropping-particle" : "", "parse-names" : false, "suffix" : "" }, { "dropping-particle" : "", "family" : "Fulton", "given" : "Christopher J", "non-dropping-particle" : "", "parse-names" : false, "suffix" : "" } ], "container-title" : "Limnology and Oceanography", "id" : "ITEM-1", "issue" : "6", "issued" : { "date-parts" : [ [ "2008" ] ] }, "page" : "2695-2701", "title" : "Sediment-mediated suppression of herbivory on coral reefs: Decreasing resilience to rising sea-levels and climate change?", "type" : "article-journal", "volume" : "53" }, "uris" : [ "http://www.mendeley.com/documents/?uuid=c989927f-4b1e-4c43-9e4d-b0ed2498bcfe" ] }, { "id" : "ITEM-2", "itemData" : { "DOI" : "10.1098/rsbl.2012.0770", "ISBN" : "1744-9561", "ISSN" : "1744-957X", "PMID" : "23097459", "abstract" : "Sediments are a ubiquitous feature of all coral reefs, yet our understanding of how they affect complex ecological processes on coral reefs is limited. Sediment in algal turfs has been shown to suppress herbivory by coral reef fishes on high-sediment, low-herbivory reef flats. Here, we investigate the role of sediment in suppressing herbivory across a depth gradient (reef base, crest and flat) by observing fish feeding following benthic sediment reductions. We found that sediment suppresses herbivory across all reef zones. Even slight reductions on the reef crest, which has 35 times less sediment than the reef flat, resulted in over 1800 more herbivore bites (h(-1) m(-2)). The Acanthuridae (surgeonfishes) were responsible for over 80 per cent of all bites observed, and on the reef crest and flat took over 1500 more bites (h(-1) m(-2)) when sediment load was reduced. These findings highlight the role of natural sediment loads in shaping coral reef herbivory and suggest that changes in benthic sediment loads could directly impair reef resilience.", "author" : [ { "dropping-particle" : "", "family" : "Goatley", "given" : "Christopher H R", "non-dropping-particle" : "", "parse-names" : false, "suffix" : "" }, { "dropping-particle" : "", "family" : "Bellwood", "given" : "David R", "non-dropping-particle" : "", "parse-names" : false, "suffix" : "" } ], "container-title" : "Biology letters", "id" : "ITEM-2", "issue" : "6", "issued" : { "date-parts" : [ [ "2012" ] ] }, "page" : "1016-8", "title" : "Sediment suppresses herbivory across a coral reef depth gradient.", "type" : "article-journal", "volume" : "8" }, "uris" : [ "http://www.mendeley.com/documents/?uuid=9bd63edc-976f-49e1-874d-8d3b6f0a471d" ] }, { "id" : "ITEM-3", "itemData" : { "DOI" : "10.3354/meps11029", "ISSN" : "0171-8630", "author" : [ { "dropping-particle" : "", "family" : "Clausing", "given" : "Rj", "non-dropping-particle" : "", "parse-names" : false, "suffix" : "" }, { "dropping-particle" : "", "family" : "Annunziata", "given" : "C", "non-dropping-particle" : "", "parse-names" : false, "suffix" : "" }, { "dropping-particle" : "", "family" : "Baker", "given" : "G", "non-dropping-particle" : "", "parse-names" : false, "suffix" : "" }, { "dropping-particle" : "", "family" : "Lee", "given" : "C", "non-dropping-particle" : "", "parse-names" : false, "suffix" : "" }, { "dropping-particle" : "", "family" : "Bittick", "given" : "Sj", "non-dropping-particle" : "", "parse-names" : false, "suffix" : "" }, { "dropping-particle" : "", "family" : "Fong", "given" : "P", "non-dropping-particle" : "", "parse-names" : false, "suffix" : "" } ], "container-title" : "Marine Ecology Progress Series", "id" : "ITEM-3", "issued" : { "date-parts" : [ [ "2014" ] ] }, "page" : "121-129", "title" : "Effects of sediment depth on algal turf height are mediated by interactions with fish herbivory on a fringing reef", "type" : "article-journal", "volume" : "517" }, "uris" : [ "http://www.mendeley.com/documents/?uuid=ce9aa862-9495-4155-842e-03c152621162" ] } ], "mendeley" : { "formattedCitation" : "(Bellwood and Fulton 2008; Goatley and Bellwood 2012; Clausing et al. 2014)", "plainTextFormattedCitation" : "(Bellwood and Fulton 2008; Goatley and Bellwood 2012; Clausing et al. 2014)", "previouslyFormattedCitation" : "(Bellwood and Fulton 2008; Goatley and Bellwood 2012; Clausing et al. 2014)" }, "properties" : { "noteIndex" : 0 }, "schema" : "https://github.com/citation-style-language/schema/raw/master/csl-citation.json" }</w:instrText>
      </w:r>
      <w:r>
        <w:rPr>
          <w:rFonts w:asciiTheme="minorHAnsi" w:hAnsiTheme="minorHAnsi"/>
          <w:sz w:val="22"/>
        </w:rPr>
        <w:fldChar w:fldCharType="separate"/>
      </w:r>
      <w:r w:rsidRPr="00630177">
        <w:rPr>
          <w:rFonts w:asciiTheme="minorHAnsi" w:hAnsiTheme="minorHAnsi"/>
          <w:noProof/>
          <w:sz w:val="22"/>
        </w:rPr>
        <w:t>(Bellwood and Fulton 2008; Goatley and Bellwood 2012; Clausing et al. 2014)</w:t>
      </w:r>
      <w:r>
        <w:rPr>
          <w:rFonts w:asciiTheme="minorHAnsi" w:hAnsiTheme="minorHAnsi"/>
          <w:sz w:val="22"/>
        </w:rPr>
        <w:fldChar w:fldCharType="end"/>
      </w:r>
    </w:p>
    <w:p w14:paraId="1858EED9" w14:textId="77777777" w:rsidR="006E077A" w:rsidRPr="00630177" w:rsidRDefault="006E077A" w:rsidP="006E077A">
      <w:pPr>
        <w:pStyle w:val="ListParagraph"/>
        <w:numPr>
          <w:ilvl w:val="2"/>
          <w:numId w:val="2"/>
        </w:numPr>
        <w:rPr>
          <w:rFonts w:asciiTheme="minorHAnsi" w:hAnsiTheme="minorHAnsi"/>
          <w:sz w:val="22"/>
        </w:rPr>
      </w:pPr>
    </w:p>
    <w:p w14:paraId="69A85D79" w14:textId="3473B864" w:rsidR="007F2F4A" w:rsidRPr="00CB2255" w:rsidRDefault="00CB2255" w:rsidP="00CB2255">
      <w:pPr>
        <w:pStyle w:val="ListParagraph"/>
        <w:numPr>
          <w:ilvl w:val="0"/>
          <w:numId w:val="2"/>
        </w:numPr>
        <w:rPr>
          <w:rFonts w:asciiTheme="minorHAnsi" w:hAnsiTheme="minorHAnsi"/>
          <w:sz w:val="22"/>
        </w:rPr>
      </w:pPr>
      <w:r w:rsidRPr="00CB2255">
        <w:rPr>
          <w:rFonts w:asciiTheme="minorHAnsi" w:hAnsiTheme="minorHAnsi"/>
          <w:sz w:val="22"/>
        </w:rPr>
        <w:t>C</w:t>
      </w:r>
      <w:r w:rsidR="006E077A">
        <w:rPr>
          <w:rFonts w:asciiTheme="minorHAnsi" w:hAnsiTheme="minorHAnsi"/>
          <w:sz w:val="22"/>
        </w:rPr>
        <w:t>omplex sediment sources</w:t>
      </w:r>
      <w:r w:rsidRPr="00CB2255">
        <w:rPr>
          <w:rFonts w:asciiTheme="minorHAnsi" w:hAnsiTheme="minorHAnsi"/>
          <w:sz w:val="22"/>
        </w:rPr>
        <w:t xml:space="preserve"> and hydrodynamics control sediment dynamics, which control coral health</w:t>
      </w:r>
    </w:p>
    <w:p w14:paraId="7B16E89C" w14:textId="77777777" w:rsidR="00CB2255" w:rsidRPr="00CB2255" w:rsidRDefault="00CB2255" w:rsidP="00CB2255">
      <w:pPr>
        <w:pStyle w:val="ListParagraph"/>
        <w:numPr>
          <w:ilvl w:val="1"/>
          <w:numId w:val="2"/>
        </w:numPr>
        <w:rPr>
          <w:rFonts w:asciiTheme="minorHAnsi" w:hAnsiTheme="minorHAnsi"/>
          <w:sz w:val="22"/>
        </w:rPr>
      </w:pPr>
      <w:r w:rsidRPr="00CB2255">
        <w:rPr>
          <w:rFonts w:asciiTheme="minorHAnsi" w:hAnsiTheme="minorHAnsi"/>
          <w:sz w:val="22"/>
        </w:rPr>
        <w:t>Sedimentation linked to watershed in</w:t>
      </w:r>
      <w:r>
        <w:rPr>
          <w:rFonts w:asciiTheme="minorHAnsi" w:hAnsiTheme="minorHAnsi"/>
          <w:sz w:val="22"/>
        </w:rPr>
        <w:t xml:space="preserve">put but hydrodynamics can limit by </w:t>
      </w:r>
      <w:r w:rsidRPr="00CB2255">
        <w:rPr>
          <w:rFonts w:asciiTheme="minorHAnsi" w:hAnsiTheme="minorHAnsi"/>
          <w:sz w:val="22"/>
        </w:rPr>
        <w:t>prevention and resuspension</w:t>
      </w:r>
      <w:r w:rsidR="004A3B60">
        <w:rPr>
          <w:rFonts w:asciiTheme="minorHAnsi" w:hAnsiTheme="minorHAnsi"/>
          <w:sz w:val="22"/>
        </w:rPr>
        <w:t xml:space="preserve"> </w:t>
      </w:r>
      <w:r w:rsidR="004A3B60">
        <w:rPr>
          <w:rFonts w:asciiTheme="minorHAnsi" w:hAnsiTheme="minorHAnsi"/>
          <w:sz w:val="22"/>
        </w:rPr>
        <w:fldChar w:fldCharType="begin" w:fldLock="1"/>
      </w:r>
      <w:r w:rsidR="004A3B60">
        <w:rPr>
          <w:rFonts w:asciiTheme="minorHAnsi" w:hAnsiTheme="minorHAnsi"/>
          <w:sz w:val="22"/>
        </w:rPr>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Hoitink and Hoekstra 2003; Storlazzi et al. 2009)", "plainTextFormattedCitation" : "(Hoitink and Hoekstra 2003; Storlazzi et al. 2009)", "previouslyFormattedCitation" : "(Hoitink and Hoekstra 2003; Storlazzi et al. 2009)" }, "properties" : { "noteIndex" : 0 }, "schema" : "https://github.com/citation-style-language/schema/raw/master/csl-citation.json" }</w:instrText>
      </w:r>
      <w:r w:rsidR="004A3B60">
        <w:rPr>
          <w:rFonts w:asciiTheme="minorHAnsi" w:hAnsiTheme="minorHAnsi"/>
          <w:sz w:val="22"/>
        </w:rPr>
        <w:fldChar w:fldCharType="separate"/>
      </w:r>
      <w:r w:rsidR="004A3B60" w:rsidRPr="004A3B60">
        <w:rPr>
          <w:rFonts w:asciiTheme="minorHAnsi" w:hAnsiTheme="minorHAnsi"/>
          <w:noProof/>
          <w:sz w:val="22"/>
        </w:rPr>
        <w:t>(Hoitink and Hoekstra 2003; Storlazzi et al. 2009)</w:t>
      </w:r>
      <w:r w:rsidR="004A3B60">
        <w:rPr>
          <w:rFonts w:asciiTheme="minorHAnsi" w:hAnsiTheme="minorHAnsi"/>
          <w:sz w:val="22"/>
        </w:rPr>
        <w:fldChar w:fldCharType="end"/>
      </w:r>
    </w:p>
    <w:p w14:paraId="38E699F7" w14:textId="26A70655" w:rsidR="004A3B60" w:rsidRDefault="003B749F" w:rsidP="00CB2255">
      <w:pPr>
        <w:pStyle w:val="ListParagraph"/>
        <w:numPr>
          <w:ilvl w:val="1"/>
          <w:numId w:val="2"/>
        </w:numPr>
        <w:rPr>
          <w:rFonts w:asciiTheme="minorHAnsi" w:hAnsiTheme="minorHAnsi"/>
          <w:sz w:val="22"/>
        </w:rPr>
      </w:pPr>
      <w:r w:rsidRPr="00CB2255">
        <w:rPr>
          <w:rFonts w:asciiTheme="minorHAnsi" w:hAnsiTheme="minorHAnsi"/>
          <w:sz w:val="22"/>
        </w:rPr>
        <w:t xml:space="preserve">Sediment accumulation </w:t>
      </w:r>
      <w:r w:rsidR="00CB2255" w:rsidRPr="00CB2255">
        <w:rPr>
          <w:rFonts w:asciiTheme="minorHAnsi" w:hAnsiTheme="minorHAnsi"/>
          <w:sz w:val="22"/>
        </w:rPr>
        <w:t xml:space="preserve">in tropics </w:t>
      </w:r>
      <w:r w:rsidRPr="00CB2255">
        <w:rPr>
          <w:rFonts w:asciiTheme="minorHAnsi" w:hAnsiTheme="minorHAnsi"/>
          <w:sz w:val="22"/>
        </w:rPr>
        <w:t>is controlled by</w:t>
      </w:r>
      <w:r w:rsidR="00CB2255" w:rsidRPr="00CB2255">
        <w:rPr>
          <w:rFonts w:asciiTheme="minorHAnsi" w:hAnsiTheme="minorHAnsi"/>
          <w:sz w:val="22"/>
        </w:rPr>
        <w:t xml:space="preserve"> interplay of</w:t>
      </w:r>
      <w:r w:rsidRPr="00CB2255">
        <w:rPr>
          <w:rFonts w:asciiTheme="minorHAnsi" w:hAnsiTheme="minorHAnsi"/>
          <w:sz w:val="22"/>
        </w:rPr>
        <w:t xml:space="preserve"> sediment input</w:t>
      </w:r>
      <w:r w:rsidR="00D37099">
        <w:rPr>
          <w:rFonts w:asciiTheme="minorHAnsi" w:hAnsiTheme="minorHAnsi"/>
          <w:sz w:val="22"/>
        </w:rPr>
        <w:t xml:space="preserve"> from floods</w:t>
      </w:r>
      <w:r w:rsidRPr="00CB2255">
        <w:rPr>
          <w:rFonts w:asciiTheme="minorHAnsi" w:hAnsiTheme="minorHAnsi"/>
          <w:sz w:val="22"/>
        </w:rPr>
        <w:t xml:space="preserve"> and </w:t>
      </w:r>
      <w:r w:rsidR="00D37099">
        <w:rPr>
          <w:rFonts w:asciiTheme="minorHAnsi" w:hAnsiTheme="minorHAnsi"/>
          <w:sz w:val="22"/>
        </w:rPr>
        <w:t>flushing by wave events, which are not always in sync</w:t>
      </w:r>
      <w:r w:rsidR="004A3B60">
        <w:rPr>
          <w:rFonts w:asciiTheme="minorHAnsi" w:hAnsiTheme="minorHAnsi"/>
          <w:sz w:val="22"/>
        </w:rPr>
        <w:t xml:space="preserve"> </w:t>
      </w:r>
      <w:r w:rsidR="004A3B60">
        <w:rPr>
          <w:rFonts w:asciiTheme="minorHAnsi" w:hAnsiTheme="minorHAnsi"/>
          <w:sz w:val="22"/>
        </w:rPr>
        <w:fldChar w:fldCharType="begin" w:fldLock="1"/>
      </w:r>
      <w:r w:rsidR="00630177">
        <w:rPr>
          <w:rFonts w:asciiTheme="minorHAnsi" w:hAnsiTheme="minorHAnsi"/>
          <w:sz w:val="22"/>
        </w:rP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Draut et al. 2009)", "plainTextFormattedCitation" : "(Draut et al. 2009)", "previouslyFormattedCitation" : "(Draut et al. 2009)" }, "properties" : { "noteIndex" : 0 }, "schema" : "https://github.com/citation-style-language/schema/raw/master/csl-citation.json" }</w:instrText>
      </w:r>
      <w:r w:rsidR="004A3B60">
        <w:rPr>
          <w:rFonts w:asciiTheme="minorHAnsi" w:hAnsiTheme="minorHAnsi"/>
          <w:sz w:val="22"/>
        </w:rPr>
        <w:fldChar w:fldCharType="separate"/>
      </w:r>
      <w:r w:rsidR="00630177" w:rsidRPr="00630177">
        <w:rPr>
          <w:rFonts w:asciiTheme="minorHAnsi" w:hAnsiTheme="minorHAnsi"/>
          <w:noProof/>
          <w:sz w:val="22"/>
        </w:rPr>
        <w:t>(Draut et al. 2009)</w:t>
      </w:r>
      <w:r w:rsidR="004A3B60">
        <w:rPr>
          <w:rFonts w:asciiTheme="minorHAnsi" w:hAnsiTheme="minorHAnsi"/>
          <w:sz w:val="22"/>
        </w:rPr>
        <w:fldChar w:fldCharType="end"/>
      </w:r>
    </w:p>
    <w:p w14:paraId="01AD64C9" w14:textId="0EB90515" w:rsidR="003B749F" w:rsidRPr="00CB2255" w:rsidRDefault="004A3B60" w:rsidP="004A3B60">
      <w:pPr>
        <w:pStyle w:val="ListParagraph"/>
        <w:numPr>
          <w:ilvl w:val="2"/>
          <w:numId w:val="2"/>
        </w:numPr>
        <w:rPr>
          <w:rFonts w:asciiTheme="minorHAnsi" w:hAnsiTheme="minorHAnsi"/>
          <w:sz w:val="22"/>
        </w:rPr>
      </w:pPr>
      <w:r>
        <w:rPr>
          <w:rFonts w:asciiTheme="minorHAnsi" w:hAnsiTheme="minorHAnsi"/>
          <w:sz w:val="22"/>
        </w:rPr>
        <w:t xml:space="preserve">different than “oceanic storms” in temperate zones </w:t>
      </w:r>
      <w:r>
        <w:rPr>
          <w:rFonts w:asciiTheme="minorHAnsi" w:hAnsiTheme="minorHAnsi"/>
          <w:sz w:val="22"/>
        </w:rPr>
        <w:fldChar w:fldCharType="begin" w:fldLock="1"/>
      </w:r>
      <w:r w:rsidR="00D37099">
        <w:rPr>
          <w:rFonts w:asciiTheme="minorHAnsi" w:hAnsiTheme="minorHAnsi"/>
          <w:sz w:val="22"/>
        </w:rPr>
        <w:instrText>ADDIN CSL_CITATION { "citationItems" : [ { "id" : "ITEM-1", "itemData" : { "DOI" : "10.1016/j.csr.2010.12.007", "ISSN" : "02784343", "author" : [ { "dropping-particle" : "", "family" : "Bever", "given" : "Aaron J.", "non-dropping-particle" : "", "parse-names" : false, "suffix" : "" }, { "dropping-particle" : "", "family" : "McNinch", "given" : "Jesse E.", "non-dropping-particle" : "", "parse-names" : false, "suffix" : "" }, { "dropping-particle" : "", "family" : "Harris", "given" : "Courtney K.", "non-dropping-particle" : "", "parse-names" : false, "suffix" : "" } ], "container-title" : "Continental Shelf Research", "id" : "ITEM-1", "issue" : "6", "issued" : { "date-parts" : [ [ "2011" ] ] }, "page" : "507-526", "publisher" : "Elsevier", "title" : "Hydrodynamics and sediment-transport in the nearshore of Poverty Bay, New Zealand: Observations of nearshore sediment segregation and oceanic storms", "type" : "article-journal", "volume" : "31" }, "uris" : [ "http://www.mendeley.com/documents/?uuid=be654dc6-c282-462b-9717-672939f13700" ] }, { "id" : "ITEM-2", "itemData" : { "ISBN" : "0276-0460", "author" : [ { "dropping-particle" : "", "family" : "Warrick", "given" : "J A", "non-dropping-particle" : "", "parse-names" : false, "suffix" : "" }, { "dropping-particle" : "", "family" : "Mertes", "given" : "L A K", "non-dropping-particle" : "", "parse-names" : false, "suffix" : "" }, { "dropping-particle" : "", "family" : "Washburn", "given" : "L", "non-dropping-particle" : "", "parse-names" : false, "suffix" : "" }, { "dropping-particle" : "", "family" : "Siegel", "given" : "D A", "non-dropping-particle" : "", "parse-names" : false, "suffix" : "" } ], "container-title" : "Geo-Marine Letters", "id" : "ITEM-2", "issue" : "1", "issued" : { "date-parts" : [ [ "2004" ] ] }, "page" : "46-52", "title" : "Dispersal forcing of southern California river plumes, based on field and remote sensing observations", "type" : "article-journal", "volume" : "24" }, "uris" : [ "http://www.mendeley.com/documents/?uuid=38b1a28d-3545-48a2-b94f-7e05f2c6271b" ] } ], "mendeley" : { "formattedCitation" : "(Warrick et al. 2004; Bever et al. 2011)", "plainTextFormattedCitation" : "(Warrick et al. 2004; Bever et al. 2011)", "previouslyFormattedCitation" : "(Warrick et al. 2004; Bever et al. 2011)" }, "properties" : { "noteIndex" : 0 }, "schema" : "https://github.com/citation-style-language/schema/raw/master/csl-citation.json" }</w:instrText>
      </w:r>
      <w:r>
        <w:rPr>
          <w:rFonts w:asciiTheme="minorHAnsi" w:hAnsiTheme="minorHAnsi"/>
          <w:sz w:val="22"/>
        </w:rPr>
        <w:fldChar w:fldCharType="separate"/>
      </w:r>
      <w:r w:rsidR="00D37099" w:rsidRPr="00D37099">
        <w:rPr>
          <w:rFonts w:asciiTheme="minorHAnsi" w:hAnsiTheme="minorHAnsi"/>
          <w:noProof/>
          <w:sz w:val="22"/>
        </w:rPr>
        <w:t>(Warrick et al. 2004; Bever et al. 2011)</w:t>
      </w:r>
      <w:r>
        <w:rPr>
          <w:rFonts w:asciiTheme="minorHAnsi" w:hAnsiTheme="minorHAnsi"/>
          <w:sz w:val="22"/>
        </w:rPr>
        <w:fldChar w:fldCharType="end"/>
      </w:r>
    </w:p>
    <w:p w14:paraId="74003481" w14:textId="77777777" w:rsidR="00A41C25" w:rsidRDefault="00CB2255" w:rsidP="00CB2255">
      <w:pPr>
        <w:pStyle w:val="ListParagraph"/>
        <w:numPr>
          <w:ilvl w:val="1"/>
          <w:numId w:val="2"/>
        </w:numPr>
        <w:rPr>
          <w:rFonts w:asciiTheme="minorHAnsi" w:hAnsiTheme="minorHAnsi"/>
          <w:sz w:val="22"/>
        </w:rPr>
      </w:pPr>
      <w:r w:rsidRPr="00CB2255">
        <w:rPr>
          <w:rFonts w:asciiTheme="minorHAnsi" w:hAnsiTheme="minorHAnsi"/>
          <w:sz w:val="22"/>
        </w:rPr>
        <w:lastRenderedPageBreak/>
        <w:t>Given watershed disturbance, an integrated understanding of sediment from source to reef is needed</w:t>
      </w:r>
    </w:p>
    <w:p w14:paraId="2F56BFE4" w14:textId="77777777" w:rsidR="00D37099" w:rsidRDefault="00D37099" w:rsidP="00D37099">
      <w:pPr>
        <w:pStyle w:val="ListParagraph"/>
        <w:numPr>
          <w:ilvl w:val="0"/>
          <w:numId w:val="2"/>
        </w:numPr>
        <w:rPr>
          <w:rFonts w:asciiTheme="minorHAnsi" w:hAnsiTheme="minorHAnsi"/>
          <w:sz w:val="22"/>
        </w:rPr>
      </w:pPr>
      <w:r>
        <w:rPr>
          <w:rFonts w:asciiTheme="minorHAnsi" w:hAnsiTheme="minorHAnsi"/>
          <w:sz w:val="22"/>
        </w:rPr>
        <w:t>Linking watershed inputs to sediment accumulation</w:t>
      </w:r>
    </w:p>
    <w:p w14:paraId="2E0C6545" w14:textId="1C387ACD" w:rsidR="00D37099" w:rsidRDefault="00D37099" w:rsidP="00D37099">
      <w:pPr>
        <w:pStyle w:val="ListParagraph"/>
        <w:numPr>
          <w:ilvl w:val="1"/>
          <w:numId w:val="2"/>
        </w:numPr>
        <w:rPr>
          <w:rFonts w:asciiTheme="minorHAnsi" w:hAnsiTheme="minorHAnsi"/>
          <w:sz w:val="22"/>
        </w:rPr>
      </w:pPr>
      <w:r>
        <w:rPr>
          <w:rFonts w:asciiTheme="minorHAnsi" w:hAnsiTheme="minorHAnsi"/>
          <w:sz w:val="22"/>
        </w:rPr>
        <w:t xml:space="preserve">Correlate with storms/floods: larger sediment input -&gt; more sediment accumulation  </w:t>
      </w:r>
      <w:r>
        <w:rPr>
          <w:rFonts w:asciiTheme="minorHAnsi" w:hAnsiTheme="minorHAnsi"/>
          <w:sz w:val="22"/>
        </w:rPr>
        <w:fldChar w:fldCharType="begin" w:fldLock="1"/>
      </w:r>
      <w:r>
        <w:rPr>
          <w:rFonts w:asciiTheme="minorHAnsi" w:hAnsiTheme="minorHAnsi"/>
          <w:sz w:val="22"/>
        </w:rP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2",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2", "issue" : "July", "issued" : { "date-parts" : [ [ "2012" ] ] }, "page" : "9-13", "publisher-place" : "Cairns, Australia", "title" : "Factors affecting land-based sedimentation in coastal bays , US Virgin Islands", "type" : "paper-conference" }, "uris" : [ "http://www.mendeley.com/documents/?uuid=4a550275-a14b-4037-97ec-b971a87eb58c" ] } ], "mendeley" : { "formattedCitation" : "(Draut et al. 2009; Gray et al. 2012)", "plainTextFormattedCitation" : "(Draut et al. 2009; Gray et al. 2012)", "previouslyFormattedCitation" : "(Draut et al. 2009; Gray et al. 2012)" }, "properties" : { "noteIndex" : 0 }, "schema" : "https://github.com/citation-style-language/schema/raw/master/csl-citation.json" }</w:instrText>
      </w:r>
      <w:r>
        <w:rPr>
          <w:rFonts w:asciiTheme="minorHAnsi" w:hAnsiTheme="minorHAnsi"/>
          <w:sz w:val="22"/>
        </w:rPr>
        <w:fldChar w:fldCharType="separate"/>
      </w:r>
      <w:r w:rsidRPr="00D37099">
        <w:rPr>
          <w:rFonts w:asciiTheme="minorHAnsi" w:hAnsiTheme="minorHAnsi"/>
          <w:noProof/>
          <w:sz w:val="22"/>
        </w:rPr>
        <w:t>(Draut et al. 2009; Gray et al. 2012)</w:t>
      </w:r>
      <w:r>
        <w:rPr>
          <w:rFonts w:asciiTheme="minorHAnsi" w:hAnsiTheme="minorHAnsi"/>
          <w:sz w:val="22"/>
        </w:rPr>
        <w:fldChar w:fldCharType="end"/>
      </w:r>
      <w:r>
        <w:rPr>
          <w:rFonts w:asciiTheme="minorHAnsi" w:hAnsiTheme="minorHAnsi"/>
          <w:sz w:val="22"/>
        </w:rPr>
        <w:t xml:space="preserve"> and probably even more</w:t>
      </w:r>
    </w:p>
    <w:p w14:paraId="2C95E0EF" w14:textId="77777777" w:rsidR="00D37099" w:rsidRDefault="00D37099" w:rsidP="00D37099">
      <w:pPr>
        <w:pStyle w:val="ListParagraph"/>
        <w:numPr>
          <w:ilvl w:val="1"/>
          <w:numId w:val="2"/>
        </w:numPr>
        <w:rPr>
          <w:rFonts w:asciiTheme="minorHAnsi" w:hAnsiTheme="minorHAnsi"/>
          <w:sz w:val="22"/>
        </w:rPr>
      </w:pPr>
    </w:p>
    <w:p w14:paraId="6C08F974" w14:textId="77777777" w:rsidR="00D37099" w:rsidRDefault="00D37099" w:rsidP="00D37099">
      <w:pPr>
        <w:pStyle w:val="ListParagraph"/>
        <w:numPr>
          <w:ilvl w:val="0"/>
          <w:numId w:val="2"/>
        </w:numPr>
        <w:rPr>
          <w:rFonts w:asciiTheme="minorHAnsi" w:hAnsiTheme="minorHAnsi"/>
          <w:sz w:val="22"/>
        </w:rPr>
      </w:pPr>
    </w:p>
    <w:p w14:paraId="46EB2FA0" w14:textId="79CFD373" w:rsidR="00724A6C" w:rsidRDefault="00CB2255" w:rsidP="00A41C25">
      <w:pPr>
        <w:pStyle w:val="ListParagraph"/>
        <w:numPr>
          <w:ilvl w:val="0"/>
          <w:numId w:val="2"/>
        </w:numPr>
        <w:rPr>
          <w:rFonts w:asciiTheme="minorHAnsi" w:hAnsiTheme="minorHAnsi"/>
          <w:sz w:val="22"/>
        </w:rPr>
      </w:pPr>
      <w:r>
        <w:rPr>
          <w:rFonts w:asciiTheme="minorHAnsi" w:hAnsiTheme="minorHAnsi"/>
          <w:sz w:val="22"/>
        </w:rPr>
        <w:t>Me</w:t>
      </w:r>
      <w:r w:rsidR="00460681">
        <w:rPr>
          <w:rFonts w:asciiTheme="minorHAnsi" w:hAnsiTheme="minorHAnsi"/>
          <w:sz w:val="22"/>
        </w:rPr>
        <w:t>asuring sedimentation</w:t>
      </w:r>
      <w:r w:rsidR="00D37099">
        <w:rPr>
          <w:rFonts w:asciiTheme="minorHAnsi" w:hAnsiTheme="minorHAnsi"/>
          <w:sz w:val="22"/>
        </w:rPr>
        <w:t xml:space="preserve"> in the short term</w:t>
      </w:r>
      <w:r w:rsidR="00460681">
        <w:rPr>
          <w:rFonts w:asciiTheme="minorHAnsi" w:hAnsiTheme="minorHAnsi"/>
          <w:sz w:val="22"/>
        </w:rPr>
        <w:t>: physical methods and interpretation</w:t>
      </w:r>
    </w:p>
    <w:p w14:paraId="34EFD27F" w14:textId="6FC74186" w:rsidR="00D37099" w:rsidRDefault="00D37099" w:rsidP="00D37099">
      <w:pPr>
        <w:pStyle w:val="ListParagraph"/>
        <w:numPr>
          <w:ilvl w:val="1"/>
          <w:numId w:val="2"/>
        </w:numPr>
        <w:rPr>
          <w:rFonts w:asciiTheme="minorHAnsi" w:hAnsiTheme="minorHAnsi"/>
          <w:sz w:val="22"/>
        </w:rPr>
      </w:pPr>
      <w:r>
        <w:rPr>
          <w:rFonts w:asciiTheme="minorHAnsi" w:hAnsiTheme="minorHAnsi"/>
          <w:sz w:val="22"/>
        </w:rPr>
        <w:t xml:space="preserve">In contrast to geological time scale methods like sediment cores </w:t>
      </w:r>
      <w:proofErr w:type="spellStart"/>
      <w:r>
        <w:rPr>
          <w:rFonts w:asciiTheme="minorHAnsi" w:hAnsiTheme="minorHAnsi"/>
          <w:sz w:val="22"/>
        </w:rPr>
        <w:t>etc</w:t>
      </w:r>
      <w:proofErr w:type="spellEnd"/>
      <w:r>
        <w:rPr>
          <w:rFonts w:asciiTheme="minorHAnsi" w:hAnsiTheme="minorHAnsi"/>
          <w:sz w:val="22"/>
        </w:rPr>
        <w:t xml:space="preserve"> </w:t>
      </w:r>
      <w:r>
        <w:rPr>
          <w:rFonts w:asciiTheme="minorHAnsi" w:hAnsiTheme="minorHAnsi"/>
          <w:sz w:val="22"/>
        </w:rPr>
        <w:fldChar w:fldCharType="begin" w:fldLock="1"/>
      </w:r>
      <w:r>
        <w:rPr>
          <w:rFonts w:asciiTheme="minorHAnsi" w:hAnsiTheme="minorHAnsi"/>
          <w:sz w:val="22"/>
        </w:rPr>
        <w:instrText>ADDIN CSL_CITATION { "citationItems" : [ { "id" : "ITEM-1", "itemData" : { "author" : [ { "dropping-particle" : "", "family" : "Brooks", "given" : "Gregg", "non-dropping-particle" : "", "parse-names" : false, "suffix" : "" }, { "dropping-particle" : "", "family" : "Devine", "given" : "Barry", "non-dropping-particle" : "", "parse-names" : false, "suffix" : "" }, { "dropping-particle" : "", "family" : "Larson", "given" : "Rebekka", "non-dropping-particle" : "", "parse-names" : false, "suffix" : "" }, { "dropping-particle" : "", "family" : "Rood", "given" : "Bryan", "non-dropping-particle" : "", "parse-names" : false, "suffix" : "" } ], "container-title" : "Caribbean Journal of Science", "id" : "ITEM-1", "issue" : "2", "issued" : { "date-parts" : [ [ "2007" ] ] }, "page" : "226-243", "title" : "Sedimentary Development of Coral Bay , St . John , USVI : A Shift From Natural to Anthropogenic Influences", "type" : "article-journal", "volume" : "43" }, "uris" : [ "http://www.mendeley.com/documents/?uuid=533d0bbe-312e-41b1-82f8-409094bbb3a7" ] } ], "mendeley" : { "formattedCitation" : "(Brooks et al. 2007)", "plainTextFormattedCitation" : "(Brooks et al. 2007)", "previouslyFormattedCitation" : "(Brooks et al. 2007)" }, "properties" : { "noteIndex" : 0 }, "schema" : "https://github.com/citation-style-language/schema/raw/master/csl-citation.json" }</w:instrText>
      </w:r>
      <w:r>
        <w:rPr>
          <w:rFonts w:asciiTheme="minorHAnsi" w:hAnsiTheme="minorHAnsi"/>
          <w:sz w:val="22"/>
        </w:rPr>
        <w:fldChar w:fldCharType="separate"/>
      </w:r>
      <w:r w:rsidRPr="00D37099">
        <w:rPr>
          <w:rFonts w:asciiTheme="minorHAnsi" w:hAnsiTheme="minorHAnsi"/>
          <w:noProof/>
          <w:sz w:val="22"/>
        </w:rPr>
        <w:t>(Brooks et al. 2007)</w:t>
      </w:r>
      <w:r>
        <w:rPr>
          <w:rFonts w:asciiTheme="minorHAnsi" w:hAnsiTheme="minorHAnsi"/>
          <w:sz w:val="22"/>
        </w:rPr>
        <w:fldChar w:fldCharType="end"/>
      </w:r>
    </w:p>
    <w:p w14:paraId="66598B30" w14:textId="3B754F13" w:rsidR="00D37099" w:rsidRDefault="00D37099" w:rsidP="004A3B60">
      <w:pPr>
        <w:pStyle w:val="ListParagraph"/>
        <w:numPr>
          <w:ilvl w:val="1"/>
          <w:numId w:val="2"/>
        </w:numPr>
        <w:rPr>
          <w:rFonts w:asciiTheme="minorHAnsi" w:hAnsiTheme="minorHAnsi"/>
          <w:sz w:val="22"/>
        </w:rPr>
      </w:pPr>
      <w:r>
        <w:rPr>
          <w:rFonts w:asciiTheme="minorHAnsi" w:hAnsiTheme="minorHAnsi"/>
          <w:sz w:val="22"/>
        </w:rPr>
        <w:t>Biological vs Physical methods</w:t>
      </w:r>
      <w:r w:rsidR="003705DB">
        <w:rPr>
          <w:rFonts w:asciiTheme="minorHAnsi" w:hAnsiTheme="minorHAnsi"/>
          <w:sz w:val="22"/>
        </w:rPr>
        <w:t xml:space="preserve"> for measuring sediment accumulation</w:t>
      </w:r>
      <w:r>
        <w:rPr>
          <w:rFonts w:asciiTheme="minorHAnsi" w:hAnsiTheme="minorHAnsi"/>
          <w:sz w:val="22"/>
        </w:rPr>
        <w:t>:</w:t>
      </w:r>
    </w:p>
    <w:p w14:paraId="30AE0E2B" w14:textId="254DFD75" w:rsidR="00D37099" w:rsidRDefault="00D37099" w:rsidP="00D37099">
      <w:pPr>
        <w:pStyle w:val="ListParagraph"/>
        <w:numPr>
          <w:ilvl w:val="2"/>
          <w:numId w:val="2"/>
        </w:numPr>
        <w:rPr>
          <w:rFonts w:asciiTheme="minorHAnsi" w:hAnsiTheme="minorHAnsi"/>
          <w:sz w:val="22"/>
        </w:rPr>
      </w:pPr>
      <w:r>
        <w:rPr>
          <w:rFonts w:asciiTheme="minorHAnsi" w:hAnsiTheme="minorHAnsi"/>
          <w:sz w:val="22"/>
        </w:rPr>
        <w:t>Bio</w:t>
      </w:r>
    </w:p>
    <w:p w14:paraId="3E538F5A" w14:textId="77777777" w:rsidR="00D37099" w:rsidRDefault="004A3B60" w:rsidP="00D37099">
      <w:pPr>
        <w:pStyle w:val="ListParagraph"/>
        <w:numPr>
          <w:ilvl w:val="2"/>
          <w:numId w:val="2"/>
        </w:numPr>
        <w:rPr>
          <w:rFonts w:asciiTheme="minorHAnsi" w:hAnsiTheme="minorHAnsi"/>
          <w:sz w:val="22"/>
        </w:rPr>
      </w:pPr>
      <w:r>
        <w:rPr>
          <w:rFonts w:asciiTheme="minorHAnsi" w:hAnsiTheme="minorHAnsi"/>
          <w:sz w:val="22"/>
        </w:rPr>
        <w:t xml:space="preserve"> sediment impact inferred from coral health</w:t>
      </w:r>
      <w:r w:rsidR="00630177">
        <w:rPr>
          <w:rFonts w:asciiTheme="minorHAnsi" w:hAnsiTheme="minorHAnsi"/>
          <w:sz w:val="22"/>
        </w:rPr>
        <w:t xml:space="preserve"> metrics</w:t>
      </w:r>
      <w:r>
        <w:rPr>
          <w:rFonts w:asciiTheme="minorHAnsi" w:hAnsiTheme="minorHAnsi"/>
          <w:sz w:val="22"/>
        </w:rPr>
        <w:t xml:space="preserve"> </w:t>
      </w:r>
      <w:r w:rsidR="00D37099">
        <w:rPr>
          <w:rFonts w:asciiTheme="minorHAnsi" w:hAnsiTheme="minorHAnsi"/>
          <w:sz w:val="22"/>
        </w:rPr>
        <w:t>like % cover</w:t>
      </w:r>
    </w:p>
    <w:p w14:paraId="2100450C" w14:textId="00B40BE9" w:rsidR="00D37099" w:rsidRDefault="00D37099" w:rsidP="00D37099">
      <w:pPr>
        <w:pStyle w:val="ListParagraph"/>
        <w:numPr>
          <w:ilvl w:val="2"/>
          <w:numId w:val="2"/>
        </w:numPr>
        <w:rPr>
          <w:rFonts w:asciiTheme="minorHAnsi" w:hAnsiTheme="minorHAnsi"/>
          <w:sz w:val="22"/>
        </w:rPr>
      </w:pPr>
      <w:r>
        <w:rPr>
          <w:rFonts w:asciiTheme="minorHAnsi" w:hAnsiTheme="minorHAnsi"/>
          <w:sz w:val="22"/>
        </w:rPr>
        <w:t>bio-indicators</w:t>
      </w:r>
      <w:r w:rsidR="003705DB">
        <w:rPr>
          <w:rFonts w:asciiTheme="minorHAnsi" w:hAnsiTheme="minorHAnsi"/>
          <w:sz w:val="22"/>
        </w:rPr>
        <w:t xml:space="preserve"> like gene-expression or incorporation into coral skeleton</w:t>
      </w:r>
      <w:r>
        <w:rPr>
          <w:rFonts w:asciiTheme="minorHAnsi" w:hAnsiTheme="minorHAnsi"/>
          <w:sz w:val="22"/>
        </w:rPr>
        <w:t xml:space="preserve"> </w:t>
      </w:r>
      <w:r>
        <w:rPr>
          <w:rFonts w:asciiTheme="minorHAnsi" w:hAnsiTheme="minorHAnsi"/>
          <w:sz w:val="22"/>
        </w:rPr>
        <w:fldChar w:fldCharType="begin" w:fldLock="1"/>
      </w:r>
      <w:r w:rsidR="003705DB">
        <w:rPr>
          <w:rFonts w:asciiTheme="minorHAnsi" w:hAnsiTheme="minorHAnsi"/>
          <w:sz w:val="22"/>
        </w:rPr>
        <w:instrText>ADDIN CSL_CITATION { "citationItems" : [ { "id" : "ITEM-1", "itemData" : { "author" : [ { "dropping-particle" : "", "family" : "Rotmann", "given" : "S.", "non-dropping-particle" : "", "parse-names" : false, "suffix" : "" }, { "dropping-particle" : "", "family" : "Thomas", "given" : "S\u00e9verine", "non-dropping-particle" : "", "parse-names" : false, "suffix" : "" } ], "container-title" : "Oceanography", "id" : "ITEM-1", "issue" : "4", "issued" : { "date-parts" : [ [ "2012" ] ] }, "page" : "52-63", "title" : "Coral tissue thickness as a bioindicator of mine-related turbidity stress on coral reefs at Lihir Island, Papua New Guinea", "type" : "article-journal", "volume" : "25" }, "uris" : [ "http://www.mendeley.com/documents/?uuid=65c47e3b-fbf8-4662-bee8-269c0b4cd224" ] }, { "id" : "ITEM-2", "itemData" : { "DOI" : "10.1007/s10646-011-0837-4", "ISSN" : "1573-3017", "PMID" : "22215560", "abstract" : "Coral reefs throughout the world are exhibiting documented declines in coral cover and species diversity, which have been linked to anthropogenic stressors including land-based sources of pollution. Reductions in coastal water and substratum quality are affecting coral survivorship, reproduction and recruitment, and hence, the persistence of coral reefs. One major obstacle in effectively addressing these declines is the lack of tools that can identify cause-and-effect relationships between stressors and specific coral reef losses, while a second problem is the inability to measure the efficacy of mitigation efforts in a timely fashion. We examined corals from six coral reefs on Guam, Mariana Islands, which were being affected by different environmental stressors (e.g. PAH's, pesticides, PCB's and sedimentation). Cellular diagnostic analysis differentiated the cellular-physiological condition of these corals. Examination of protein expression provided insight into their homeostatic responses to chemical and physical stressors in exposed corals prior to outright mortality, providing improved opportunities for developing locally-based management responses. This approach adds critically needed tools for addressing the effects of multiple stressors on corals and will allow researchers to move beyond present assessment and monitoring techniques that simply document the loss of coral abundance and diversity.", "author" : [ { "dropping-particle" : "", "family" : "Downs", "given" : "Craig a", "non-dropping-particle" : "", "parse-names" : false, "suffix" : "" }, { "dropping-particle" : "", "family" : "Ostrander", "given" : "Gary K", "non-dropping-particle" : "", "parse-names" : false, "suffix" : "" }, { "dropping-particle" : "", "family" : "Rougee", "given" : "Luc", "non-dropping-particle" : "", "parse-names" : false, "suffix" : "" }, { "dropping-particle" : "", "family" : "Rongo", "given" : "Teina", "non-dropping-particle" : "", "parse-names" : false, "suffix" : "" }, { "dropping-particle" : "", "family" : "Knutson", "given" : "Sean", "non-dropping-particle" : "", "parse-names" : false, "suffix" : "" }, { "dropping-particle" : "", "family" : "Williams", "given" : "David E", "non-dropping-particle" : "", "parse-names" : false, "suffix" : "" }, { "dropping-particle" : "", "family" : "Mendiola", "given" : "Wendy", "non-dropping-particle" : "", "parse-names" : false, "suffix" : "" }, { "dropping-particle" : "", "family" : "Holbrook", "given" : "Jackalyn", "non-dropping-particle" : "", "parse-names" : false, "suffix" : "" }, { "dropping-particle" : "", "family" : "Richmond", "given" : "Robert H", "non-dropping-particle" : "", "parse-names" : false, "suffix" : "" } ], "container-title" : "Ecotoxicology", "id" : "ITEM-2", "issue" : "3", "issued" : { "date-parts" : [ [ "2012", "4" ] ] }, "page" : "768-82", "title" : "The use of cellular diagnostics for identifying sub-lethal stress in reef corals.", "type" : "article-journal", "volume" : "21" }, "uris" : [ "http://www.mendeley.com/documents/?uuid=2b84371a-815f-4551-91da-4819e19110c1" ] }, { "id" : "ITEM-3", "itemData" : { "author" : [ { "dropping-particle" : "", "family" : "Fallon", "given" : "Stewart J.", "non-dropping-particle" : "", "parse-names" : false, "suffix" : "" }, { "dropping-particle" : "", "family" : "White", "given" : "Jamie c.", "non-dropping-particle" : "", "parse-names" : false, "suffix" : "" }, { "dropping-particle" : "", "family" : "McCulloch", "given" : "Malcolm T.", "non-dropping-particle" : "", "parse-names" : false, "suffix" : "" } ], "id" : "ITEM-3", "issue" : "1", "issued" : { "date-parts" : [ [ "2002" ] ] }, "page" : "45-62", "title" : "Porites corals as recorders of mining and environmental impacts : Misima Island , Papua New Guinea", "type" : "article-journal", "volume" : "66" }, "uris" : [ "http://www.mendeley.com/documents/?uuid=88de052f-8b7a-4011-8b88-0404541fb465" ] } ], "mendeley" : { "formattedCitation" : "(Fallon et al. 2002; Downs et al. 2012; Rotmann and Thomas 2012)", "plainTextFormattedCitation" : "(Fallon et al. 2002; Downs et al. 2012; Rotmann and Thomas 2012)", "previouslyFormattedCitation" : "(Fallon et al. 2002; Downs et al. 2012; Rotmann and Thomas 2012)" }, "properties" : { "noteIndex" : 0 }, "schema" : "https://github.com/citation-style-language/schema/raw/master/csl-citation.json" }</w:instrText>
      </w:r>
      <w:r>
        <w:rPr>
          <w:rFonts w:asciiTheme="minorHAnsi" w:hAnsiTheme="minorHAnsi"/>
          <w:sz w:val="22"/>
        </w:rPr>
        <w:fldChar w:fldCharType="separate"/>
      </w:r>
      <w:r w:rsidR="003705DB" w:rsidRPr="003705DB">
        <w:rPr>
          <w:rFonts w:asciiTheme="minorHAnsi" w:hAnsiTheme="minorHAnsi"/>
          <w:noProof/>
          <w:sz w:val="22"/>
        </w:rPr>
        <w:t>(Fallon et al. 2002; Downs et al. 2012; Rotmann and Thomas 2012)</w:t>
      </w:r>
      <w:r>
        <w:rPr>
          <w:rFonts w:asciiTheme="minorHAnsi" w:hAnsiTheme="minorHAnsi"/>
          <w:sz w:val="22"/>
        </w:rPr>
        <w:fldChar w:fldCharType="end"/>
      </w:r>
      <w:r w:rsidR="003705DB">
        <w:rPr>
          <w:rFonts w:asciiTheme="minorHAnsi" w:hAnsiTheme="minorHAnsi"/>
          <w:sz w:val="22"/>
        </w:rPr>
        <w:t xml:space="preserve"> and probably lots of others</w:t>
      </w:r>
    </w:p>
    <w:p w14:paraId="3C01395C" w14:textId="44EDF74A" w:rsidR="00D37099" w:rsidRDefault="00D37099" w:rsidP="00D37099">
      <w:pPr>
        <w:pStyle w:val="ListParagraph"/>
        <w:numPr>
          <w:ilvl w:val="2"/>
          <w:numId w:val="2"/>
        </w:numPr>
        <w:rPr>
          <w:rFonts w:asciiTheme="minorHAnsi" w:hAnsiTheme="minorHAnsi"/>
          <w:sz w:val="22"/>
        </w:rPr>
      </w:pPr>
      <w:r>
        <w:rPr>
          <w:rFonts w:asciiTheme="minorHAnsi" w:hAnsiTheme="minorHAnsi"/>
          <w:sz w:val="22"/>
        </w:rPr>
        <w:t>physical</w:t>
      </w:r>
    </w:p>
    <w:p w14:paraId="1E6752A3" w14:textId="13CC7FC0" w:rsidR="003705DB" w:rsidRDefault="003705DB" w:rsidP="00D37099">
      <w:pPr>
        <w:pStyle w:val="ListParagraph"/>
        <w:numPr>
          <w:ilvl w:val="2"/>
          <w:numId w:val="2"/>
        </w:numPr>
        <w:rPr>
          <w:rFonts w:asciiTheme="minorHAnsi" w:hAnsiTheme="minorHAnsi"/>
          <w:sz w:val="22"/>
        </w:rPr>
      </w:pPr>
      <w:r>
        <w:rPr>
          <w:rFonts w:asciiTheme="minorHAnsi" w:hAnsiTheme="minorHAnsi"/>
          <w:sz w:val="22"/>
        </w:rPr>
        <w:t xml:space="preserve">related: measuring water column SSC with turbidimeters or grab samples </w:t>
      </w:r>
      <w:r>
        <w:rPr>
          <w:rFonts w:asciiTheme="minorHAnsi" w:hAnsiTheme="minorHAnsi"/>
          <w:sz w:val="22"/>
        </w:rPr>
        <w:fldChar w:fldCharType="begin" w:fldLock="1"/>
      </w:r>
      <w:r w:rsidR="00A61496">
        <w:rPr>
          <w:rFonts w:asciiTheme="minorHAnsi" w:hAnsiTheme="minorHAnsi"/>
          <w:sz w:val="22"/>
        </w:rPr>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mendeley" : { "formattedCitation" : "(Wolanski et al. 2003)", "plainTextFormattedCitation" : "(Wolanski et al. 2003)", "previouslyFormattedCitation" : "(Wolanski et al. 2003)" }, "properties" : { "noteIndex" : 0 }, "schema" : "https://github.com/citation-style-language/schema/raw/master/csl-citation.json" }</w:instrText>
      </w:r>
      <w:r>
        <w:rPr>
          <w:rFonts w:asciiTheme="minorHAnsi" w:hAnsiTheme="minorHAnsi"/>
          <w:sz w:val="22"/>
        </w:rPr>
        <w:fldChar w:fldCharType="separate"/>
      </w:r>
      <w:r w:rsidRPr="003705DB">
        <w:rPr>
          <w:rFonts w:asciiTheme="minorHAnsi" w:hAnsiTheme="minorHAnsi"/>
          <w:noProof/>
          <w:sz w:val="22"/>
        </w:rPr>
        <w:t>(Wolanski et al. 2003)</w:t>
      </w:r>
      <w:r>
        <w:rPr>
          <w:rFonts w:asciiTheme="minorHAnsi" w:hAnsiTheme="minorHAnsi"/>
          <w:sz w:val="22"/>
        </w:rPr>
        <w:fldChar w:fldCharType="end"/>
      </w:r>
    </w:p>
    <w:p w14:paraId="24A9FB73" w14:textId="5A46DCD4" w:rsidR="00D37099" w:rsidRDefault="004A3B60" w:rsidP="00D37099">
      <w:pPr>
        <w:pStyle w:val="ListParagraph"/>
        <w:numPr>
          <w:ilvl w:val="2"/>
          <w:numId w:val="2"/>
        </w:numPr>
        <w:rPr>
          <w:rFonts w:asciiTheme="minorHAnsi" w:hAnsiTheme="minorHAnsi"/>
          <w:sz w:val="22"/>
        </w:rPr>
      </w:pPr>
      <w:r>
        <w:rPr>
          <w:rFonts w:asciiTheme="minorHAnsi" w:hAnsiTheme="minorHAnsi"/>
          <w:sz w:val="22"/>
        </w:rPr>
        <w:t>sediment measured in tubes</w:t>
      </w:r>
      <w:r w:rsidR="00D37099">
        <w:rPr>
          <w:rFonts w:asciiTheme="minorHAnsi" w:hAnsiTheme="minorHAnsi"/>
          <w:sz w:val="22"/>
        </w:rPr>
        <w:t xml:space="preserve"> </w:t>
      </w:r>
      <w:r w:rsidR="00D37099">
        <w:rPr>
          <w:rFonts w:asciiTheme="minorHAnsi" w:hAnsiTheme="minorHAnsi"/>
          <w:sz w:val="22"/>
        </w:rPr>
        <w:fldChar w:fldCharType="begin" w:fldLock="1"/>
      </w:r>
      <w:r w:rsidR="00D37099">
        <w:rPr>
          <w:rFonts w:asciiTheme="minorHAnsi" w:hAnsiTheme="minorHAnsi"/>
          <w:sz w:val="22"/>
        </w:rPr>
        <w:instrText>ADDIN CSL_CITATION { "citationItems" : [ { "id" : "ITEM-1", "itemData" : { "ISBN" : "0025-3235", "author" : [ { "dropping-particle" : "", "family" : "White", "given" : "J", "non-dropping-particle" : "", "parse-names" : false, "suffix" : "" } ], "container-title" : "Marine Geophysical Research", "id" : "ITEM-1", "issue" : "1", "issued" : { "date-parts" : [ [ "1990" ] ] }, "page" : "145-152", "title" : "The use of sediment traps in high-energy environments", "type" : "article-journal", "volume" : "12" }, "uris" : [ "http://www.mendeley.com/documents/?uuid=cb94b7ee-49c2-417b-a837-1086cb2fa8b5" ] } ], "mendeley" : { "formattedCitation" : "(White 1990)", "plainTextFormattedCitation" : "(White 1990)", "previouslyFormattedCitation" : "(White 1990)" }, "properties" : { "noteIndex" : 0 }, "schema" : "https://github.com/citation-style-language/schema/raw/master/csl-citation.json" }</w:instrText>
      </w:r>
      <w:r w:rsidR="00D37099">
        <w:rPr>
          <w:rFonts w:asciiTheme="minorHAnsi" w:hAnsiTheme="minorHAnsi"/>
          <w:sz w:val="22"/>
        </w:rPr>
        <w:fldChar w:fldCharType="separate"/>
      </w:r>
      <w:r w:rsidR="00D37099" w:rsidRPr="00D37099">
        <w:rPr>
          <w:rFonts w:asciiTheme="minorHAnsi" w:hAnsiTheme="minorHAnsi"/>
          <w:noProof/>
          <w:sz w:val="22"/>
        </w:rPr>
        <w:t>(White 1990)</w:t>
      </w:r>
      <w:r w:rsidR="00D37099">
        <w:rPr>
          <w:rFonts w:asciiTheme="minorHAnsi" w:hAnsiTheme="minorHAnsi"/>
          <w:sz w:val="22"/>
        </w:rPr>
        <w:fldChar w:fldCharType="end"/>
      </w:r>
    </w:p>
    <w:p w14:paraId="06B5CE89" w14:textId="0C6DAB87" w:rsidR="00D37099" w:rsidRDefault="00D37099" w:rsidP="00D37099">
      <w:pPr>
        <w:pStyle w:val="ListParagraph"/>
        <w:numPr>
          <w:ilvl w:val="2"/>
          <w:numId w:val="2"/>
        </w:numPr>
        <w:rPr>
          <w:rFonts w:asciiTheme="minorHAnsi" w:hAnsiTheme="minorHAnsi"/>
          <w:sz w:val="22"/>
        </w:rPr>
      </w:pPr>
      <w:r>
        <w:rPr>
          <w:rFonts w:asciiTheme="minorHAnsi" w:hAnsiTheme="minorHAnsi"/>
          <w:sz w:val="22"/>
        </w:rPr>
        <w:t>sediment measured on pods/tubes</w:t>
      </w:r>
      <w:r w:rsidR="003705DB">
        <w:rPr>
          <w:rFonts w:asciiTheme="minorHAnsi" w:hAnsiTheme="minorHAnsi"/>
          <w:sz w:val="22"/>
        </w:rPr>
        <w:t xml:space="preserve"> </w:t>
      </w:r>
      <w:r w:rsidR="003705DB">
        <w:rPr>
          <w:rFonts w:asciiTheme="minorHAnsi" w:hAnsiTheme="minorHAnsi"/>
          <w:sz w:val="22"/>
        </w:rPr>
        <w:fldChar w:fldCharType="begin" w:fldLock="1"/>
      </w:r>
      <w:r w:rsidR="003705DB">
        <w:rPr>
          <w:rFonts w:asciiTheme="minorHAnsi" w:hAnsiTheme="minorHAnsi"/>
          <w:sz w:val="22"/>
        </w:rPr>
        <w:instrText>ADDIN CSL_CITATION { "citationItems" : [ { "id" : "ITEM-1", "itemData" : { "ISB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 ] }, "page" : "1-5", "title" : "SedPods: a low-cost coral proxy for measuring net sedimentation", "type" : "article-journal" }, "uris" : [ "http://www.mendeley.com/documents/?uuid=7e0738a6-4a21-4f04-8752-676153384766" ] } ], "mendeley" : { "formattedCitation" : "(Field et al. 2012)", "plainTextFormattedCitation" : "(Field et al. 2012)", "previouslyFormattedCitation" : "(Field et al. 2012)" }, "properties" : { "noteIndex" : 0 }, "schema" : "https://github.com/citation-style-language/schema/raw/master/csl-citation.json" }</w:instrText>
      </w:r>
      <w:r w:rsidR="003705DB">
        <w:rPr>
          <w:rFonts w:asciiTheme="minorHAnsi" w:hAnsiTheme="minorHAnsi"/>
          <w:sz w:val="22"/>
        </w:rPr>
        <w:fldChar w:fldCharType="separate"/>
      </w:r>
      <w:r w:rsidR="003705DB" w:rsidRPr="003705DB">
        <w:rPr>
          <w:rFonts w:asciiTheme="minorHAnsi" w:hAnsiTheme="minorHAnsi"/>
          <w:noProof/>
          <w:sz w:val="22"/>
        </w:rPr>
        <w:t>(Field et al. 2012)</w:t>
      </w:r>
      <w:r w:rsidR="003705DB">
        <w:rPr>
          <w:rFonts w:asciiTheme="minorHAnsi" w:hAnsiTheme="minorHAnsi"/>
          <w:sz w:val="22"/>
        </w:rPr>
        <w:fldChar w:fldCharType="end"/>
      </w:r>
      <w:r w:rsidR="003705DB">
        <w:rPr>
          <w:rFonts w:asciiTheme="minorHAnsi" w:hAnsiTheme="minorHAnsi"/>
          <w:sz w:val="22"/>
        </w:rPr>
        <w:t xml:space="preserve"> but few have combined except for </w:t>
      </w:r>
      <w:r w:rsidR="003705DB">
        <w:rPr>
          <w:rFonts w:asciiTheme="minorHAnsi" w:hAnsiTheme="minorHAnsi"/>
          <w:sz w:val="22"/>
        </w:rPr>
        <w:fldChar w:fldCharType="begin" w:fldLock="1"/>
      </w:r>
      <w:r w:rsidR="003705DB">
        <w:rPr>
          <w:rFonts w:asciiTheme="minorHAnsi" w:hAnsiTheme="minorHAnsi"/>
          <w:sz w:val="22"/>
        </w:rPr>
        <w:instrText>ADDIN CSL_CITATION { "citationItems" : [ { "id" : "ITEM-1",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1", "issue" : "July", "issued" : { "date-parts" : [ [ "2012" ] ] }, "page" : "9-13", "publisher-place" : "Cairns, Australia", "title" : "Factors affecting land-based sedimentation in coastal bays , US Virgin Islands", "type" : "paper-conference" }, "uris" : [ "http://www.mendeley.com/documents/?uuid=4a550275-a14b-4037-97ec-b971a87eb58c" ] } ], "mendeley" : { "formattedCitation" : "(Gray et al. 2012)", "plainTextFormattedCitation" : "(Gray et al. 2012)", "previouslyFormattedCitation" : "(Gray et al. 2012)" }, "properties" : { "noteIndex" : 0 }, "schema" : "https://github.com/citation-style-language/schema/raw/master/csl-citation.json" }</w:instrText>
      </w:r>
      <w:r w:rsidR="003705DB">
        <w:rPr>
          <w:rFonts w:asciiTheme="minorHAnsi" w:hAnsiTheme="minorHAnsi"/>
          <w:sz w:val="22"/>
        </w:rPr>
        <w:fldChar w:fldCharType="separate"/>
      </w:r>
      <w:r w:rsidR="003705DB" w:rsidRPr="003705DB">
        <w:rPr>
          <w:rFonts w:asciiTheme="minorHAnsi" w:hAnsiTheme="minorHAnsi"/>
          <w:noProof/>
          <w:sz w:val="22"/>
        </w:rPr>
        <w:t>(Gray et al. 2012)</w:t>
      </w:r>
      <w:r w:rsidR="003705DB">
        <w:rPr>
          <w:rFonts w:asciiTheme="minorHAnsi" w:hAnsiTheme="minorHAnsi"/>
          <w:sz w:val="22"/>
        </w:rPr>
        <w:fldChar w:fldCharType="end"/>
      </w:r>
      <w:r w:rsidR="003705DB">
        <w:rPr>
          <w:rFonts w:asciiTheme="minorHAnsi" w:hAnsiTheme="minorHAnsi"/>
          <w:sz w:val="22"/>
        </w:rPr>
        <w:t xml:space="preserve">; rotating tube traps </w:t>
      </w:r>
      <w:r w:rsidR="003705DB">
        <w:rPr>
          <w:rFonts w:asciiTheme="minorHAnsi" w:hAnsiTheme="minorHAnsi"/>
          <w:sz w:val="22"/>
        </w:rPr>
        <w:fldChar w:fldCharType="begin" w:fldLock="1"/>
      </w:r>
      <w:r w:rsidR="003705DB">
        <w:rPr>
          <w:rFonts w:asciiTheme="minorHAnsi" w:hAnsiTheme="minorHAnsi"/>
          <w:sz w:val="22"/>
        </w:rP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plainTextFormattedCitation" : "(Storlazzi et al. 2009)", "previouslyFormattedCitation" : "(Storlazzi et al. 2009)" }, "properties" : { "noteIndex" : 0 }, "schema" : "https://github.com/citation-style-language/schema/raw/master/csl-citation.json" }</w:instrText>
      </w:r>
      <w:r w:rsidR="003705DB">
        <w:rPr>
          <w:rFonts w:asciiTheme="minorHAnsi" w:hAnsiTheme="minorHAnsi"/>
          <w:sz w:val="22"/>
        </w:rPr>
        <w:fldChar w:fldCharType="separate"/>
      </w:r>
      <w:r w:rsidR="003705DB" w:rsidRPr="003705DB">
        <w:rPr>
          <w:rFonts w:asciiTheme="minorHAnsi" w:hAnsiTheme="minorHAnsi"/>
          <w:noProof/>
          <w:sz w:val="22"/>
        </w:rPr>
        <w:t>(Storlazzi et al. 2009)</w:t>
      </w:r>
      <w:r w:rsidR="003705DB">
        <w:rPr>
          <w:rFonts w:asciiTheme="minorHAnsi" w:hAnsiTheme="minorHAnsi"/>
          <w:sz w:val="22"/>
        </w:rPr>
        <w:fldChar w:fldCharType="end"/>
      </w:r>
    </w:p>
    <w:p w14:paraId="149CF11D" w14:textId="2C531D8F" w:rsidR="00D37099" w:rsidRDefault="00D37099" w:rsidP="00D37099">
      <w:pPr>
        <w:pStyle w:val="ListParagraph"/>
        <w:numPr>
          <w:ilvl w:val="2"/>
          <w:numId w:val="2"/>
        </w:numPr>
        <w:rPr>
          <w:rFonts w:asciiTheme="minorHAnsi" w:hAnsiTheme="minorHAnsi"/>
          <w:sz w:val="22"/>
        </w:rPr>
      </w:pPr>
      <w:proofErr w:type="gramStart"/>
      <w:r>
        <w:rPr>
          <w:rFonts w:asciiTheme="minorHAnsi" w:hAnsiTheme="minorHAnsi"/>
          <w:sz w:val="22"/>
        </w:rPr>
        <w:t>cameras</w:t>
      </w:r>
      <w:proofErr w:type="gramEnd"/>
      <w:r>
        <w:rPr>
          <w:rFonts w:asciiTheme="minorHAnsi" w:hAnsiTheme="minorHAnsi"/>
          <w:sz w:val="22"/>
        </w:rPr>
        <w:t xml:space="preserve">? </w:t>
      </w:r>
      <w:r>
        <w:rPr>
          <w:rFonts w:asciiTheme="minorHAnsi" w:hAnsiTheme="minorHAnsi"/>
          <w:sz w:val="22"/>
        </w:rPr>
        <w:fldChar w:fldCharType="begin" w:fldLock="1"/>
      </w:r>
      <w:r w:rsidR="003705DB">
        <w:rPr>
          <w:rFonts w:asciiTheme="minorHAnsi" w:hAnsiTheme="minorHAnsi"/>
          <w:sz w:val="22"/>
        </w:rP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plainTextFormattedCitation" : "(Storlazzi et al. 2009)", "previouslyFormattedCitation" : "(Storlazzi et al. 2009)" }, "properties" : { "noteIndex" : 0 }, "schema" : "https://github.com/citation-style-language/schema/raw/master/csl-citation.json" }</w:instrText>
      </w:r>
      <w:r>
        <w:rPr>
          <w:rFonts w:asciiTheme="minorHAnsi" w:hAnsiTheme="minorHAnsi"/>
          <w:sz w:val="22"/>
        </w:rPr>
        <w:fldChar w:fldCharType="separate"/>
      </w:r>
      <w:r w:rsidRPr="00D37099">
        <w:rPr>
          <w:rFonts w:asciiTheme="minorHAnsi" w:hAnsiTheme="minorHAnsi"/>
          <w:noProof/>
          <w:sz w:val="22"/>
        </w:rPr>
        <w:t>(Storlazzi et al. 2009)</w:t>
      </w:r>
      <w:r>
        <w:rPr>
          <w:rFonts w:asciiTheme="minorHAnsi" w:hAnsiTheme="minorHAnsi"/>
          <w:sz w:val="22"/>
        </w:rPr>
        <w:fldChar w:fldCharType="end"/>
      </w:r>
      <w:r>
        <w:rPr>
          <w:rFonts w:asciiTheme="minorHAnsi" w:hAnsiTheme="minorHAnsi"/>
          <w:sz w:val="22"/>
        </w:rPr>
        <w:t xml:space="preserve"> Short term but don’t measure composition but can infer from color</w:t>
      </w:r>
    </w:p>
    <w:p w14:paraId="478EFA25" w14:textId="07C1105A" w:rsidR="004A3B60" w:rsidRDefault="00630177" w:rsidP="00D37099">
      <w:pPr>
        <w:pStyle w:val="ListParagraph"/>
        <w:numPr>
          <w:ilvl w:val="2"/>
          <w:numId w:val="2"/>
        </w:numPr>
        <w:rPr>
          <w:rFonts w:asciiTheme="minorHAnsi" w:hAnsiTheme="minorHAnsi"/>
          <w:sz w:val="22"/>
        </w:rPr>
      </w:pPr>
      <w:proofErr w:type="gramStart"/>
      <w:r>
        <w:rPr>
          <w:rFonts w:asciiTheme="minorHAnsi" w:hAnsiTheme="minorHAnsi"/>
          <w:sz w:val="22"/>
        </w:rPr>
        <w:t>future</w:t>
      </w:r>
      <w:proofErr w:type="gramEnd"/>
      <w:r>
        <w:rPr>
          <w:rFonts w:asciiTheme="minorHAnsi" w:hAnsiTheme="minorHAnsi"/>
          <w:sz w:val="22"/>
        </w:rPr>
        <w:t xml:space="preserve">? Light attenuation or upward looking turbidimeters? </w:t>
      </w:r>
      <w:r>
        <w:rPr>
          <w:rFonts w:asciiTheme="minorHAnsi" w:hAnsiTheme="minorHAnsi"/>
          <w:sz w:val="22"/>
        </w:rPr>
        <w:fldChar w:fldCharType="begin" w:fldLock="1"/>
      </w:r>
      <w:r>
        <w:rPr>
          <w:rFonts w:asciiTheme="minorHAnsi" w:hAnsiTheme="minorHAnsi"/>
          <w:sz w:val="22"/>
        </w:rPr>
        <w:instrText>ADDIN CSL_CITATION { "citationItems" : [ { "id" : "ITEM-1", "itemData" : { "DOI" : "10.1016/j.marpolbul.2004.10.026", "ISSN" : "0025-326X", "PMID" : "15757745", "abstract" : "Sediment accumulation rate is a frequently required parameter in environmental and management studies, in particular near coral reefs where sediment accumulation can potentially cause severe impact. However, opportunities to obtain accurate sediment accumulation measurements are often limited by a lack of adequate instrumentation, in particular for high temporal resolution monitoring. For instance the traditional use of sediment traps, as the most widespread technique, offers poor temporal resolution (commonly of weeks) besides having significant hydrodynamic shortcomings. Therefore, a new optical backscatter sediment accumulation sensor (SAS) was developed to continuously measure in situ short-term sediment accumulation in sensitive riverine and coastal environments, enabling high temporal and vertical resolution (order of 1 h and with a deposited thickness resolution in the order of 20 microm respectively). This allows investigations of various parameters that influence accumulation: tides, current, waves, rain, or anthropogenic activity such as sediment dumping. This paper briefly describes the SAS and presents three field applications on nearshore coral reefs at Ishigaki Island (Japan), Lihir Island (Papua New Guinea), and Magnetic Island (Australia).", "author" : [ { "dropping-particle" : "", "family" : "Thomas", "given" : "S\u00e9verine", "non-dropping-particle" : "", "parse-names" : false, "suffix" : "" }, { "dropping-particle" : "", "family" : "Ridd", "given" : "Peter", "non-dropping-particle" : "", "parse-names" : false, "suffix" : "" } ], "container-title" : "Marine pollution bulletin", "id" : "ITEM-1", "issue" : "1-4", "issued" : { "date-parts" : [ [ "2005", "1" ] ] }, "page" : "470-80", "title" : "Field assessment of innovative sensor for monitoring of sediment accumulation at inshore coral reefs.", "type" : "article-journal", "volume" : "51" }, "uris" : [ "http://www.mendeley.com/documents/?uuid=297ce686-b2e8-492d-819f-827b92732c34" ] } ], "mendeley" : { "formattedCitation" : "(Thomas and Ridd 2005)", "plainTextFormattedCitation" : "(Thomas and Ridd 2005)", "previouslyFormattedCitation" : "(Thomas and Ridd 2005)" }, "properties" : { "noteIndex" : 0 }, "schema" : "https://github.com/citation-style-language/schema/raw/master/csl-citation.json" }</w:instrText>
      </w:r>
      <w:r>
        <w:rPr>
          <w:rFonts w:asciiTheme="minorHAnsi" w:hAnsiTheme="minorHAnsi"/>
          <w:sz w:val="22"/>
        </w:rPr>
        <w:fldChar w:fldCharType="separate"/>
      </w:r>
      <w:r w:rsidRPr="00630177">
        <w:rPr>
          <w:rFonts w:asciiTheme="minorHAnsi" w:hAnsiTheme="minorHAnsi"/>
          <w:noProof/>
          <w:sz w:val="22"/>
        </w:rPr>
        <w:t>(Thomas and Ridd 2005)</w:t>
      </w:r>
      <w:r>
        <w:rPr>
          <w:rFonts w:asciiTheme="minorHAnsi" w:hAnsiTheme="minorHAnsi"/>
          <w:sz w:val="22"/>
        </w:rPr>
        <w:fldChar w:fldCharType="end"/>
      </w:r>
      <w:r>
        <w:rPr>
          <w:rFonts w:asciiTheme="minorHAnsi" w:hAnsiTheme="minorHAnsi"/>
          <w:sz w:val="22"/>
        </w:rPr>
        <w:t xml:space="preserve">; </w:t>
      </w:r>
    </w:p>
    <w:p w14:paraId="531F424B" w14:textId="77777777" w:rsidR="00221097" w:rsidRDefault="00157D2A" w:rsidP="00221097">
      <w:pPr>
        <w:pStyle w:val="ListParagraph"/>
        <w:numPr>
          <w:ilvl w:val="1"/>
          <w:numId w:val="2"/>
        </w:numPr>
        <w:rPr>
          <w:rFonts w:asciiTheme="minorHAnsi" w:hAnsiTheme="minorHAnsi"/>
          <w:sz w:val="22"/>
        </w:rPr>
      </w:pPr>
      <w:r>
        <w:rPr>
          <w:rFonts w:asciiTheme="minorHAnsi" w:hAnsiTheme="minorHAnsi"/>
          <w:sz w:val="22"/>
        </w:rPr>
        <w:fldChar w:fldCharType="begin" w:fldLock="1"/>
      </w:r>
      <w:r>
        <w:rPr>
          <w:rFonts w:asciiTheme="minorHAnsi" w:hAnsiTheme="minorHAnsi"/>
          <w:sz w:val="22"/>
        </w:rP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previouslyFormattedCitation" : "(Storlazzi et al. 2015)" }, "properties" : { "noteIndex" : 0 }, "schema" : "https://github.com/citation-style-language/schema/raw/master/csl-citation.json" }</w:instrText>
      </w:r>
      <w:r>
        <w:rPr>
          <w:rFonts w:asciiTheme="minorHAnsi" w:hAnsiTheme="minorHAnsi"/>
          <w:sz w:val="22"/>
        </w:rPr>
        <w:fldChar w:fldCharType="separate"/>
      </w:r>
      <w:r w:rsidRPr="00157D2A">
        <w:rPr>
          <w:rFonts w:asciiTheme="minorHAnsi" w:hAnsiTheme="minorHAnsi"/>
          <w:noProof/>
          <w:sz w:val="22"/>
        </w:rPr>
        <w:t>(Storlazzi et al. 2015)</w:t>
      </w:r>
      <w:r>
        <w:rPr>
          <w:rFonts w:asciiTheme="minorHAnsi" w:hAnsiTheme="minorHAnsi"/>
          <w:sz w:val="22"/>
        </w:rPr>
        <w:fldChar w:fldCharType="end"/>
      </w:r>
      <w:r>
        <w:rPr>
          <w:rFonts w:asciiTheme="minorHAnsi" w:hAnsiTheme="minorHAnsi"/>
          <w:sz w:val="22"/>
        </w:rPr>
        <w:t>: “</w:t>
      </w:r>
      <w:r w:rsidR="00221097" w:rsidRPr="00221097">
        <w:rPr>
          <w:rFonts w:asciiTheme="minorHAnsi" w:hAnsiTheme="minorHAnsi"/>
          <w:sz w:val="22"/>
        </w:rPr>
        <w:t>it is necessary to specifically measure sediment grain size and composition collected using different tools and techniques (e.g., Storlazzi et al. 2011; Field et al. 2012) during experiments or monitoring programs established to monitor coral reef health or the effectiveness of restoration efforts.</w:t>
      </w:r>
      <w:r>
        <w:rPr>
          <w:rFonts w:asciiTheme="minorHAnsi" w:hAnsiTheme="minorHAnsi"/>
          <w:sz w:val="22"/>
        </w:rPr>
        <w:t>”</w:t>
      </w:r>
    </w:p>
    <w:p w14:paraId="713F23D1" w14:textId="77777777" w:rsidR="00724A6C" w:rsidRDefault="00724A6C" w:rsidP="00724A6C">
      <w:pPr>
        <w:pStyle w:val="ListParagraph"/>
        <w:numPr>
          <w:ilvl w:val="1"/>
          <w:numId w:val="2"/>
        </w:numPr>
        <w:rPr>
          <w:rFonts w:asciiTheme="minorHAnsi" w:hAnsiTheme="minorHAnsi"/>
          <w:sz w:val="22"/>
        </w:rPr>
      </w:pPr>
      <w:r>
        <w:rPr>
          <w:rFonts w:asciiTheme="minorHAnsi" w:hAnsiTheme="minorHAnsi"/>
          <w:sz w:val="22"/>
        </w:rPr>
        <w:t>Discontinuous vs Quasi-continuous</w:t>
      </w:r>
      <w:r w:rsidR="00630177">
        <w:rPr>
          <w:rFonts w:asciiTheme="minorHAnsi" w:hAnsiTheme="minorHAnsi"/>
          <w:sz w:val="22"/>
        </w:rPr>
        <w:t xml:space="preserve"> methods for short-term measurement of sediment accumulation</w:t>
      </w:r>
      <w:r w:rsidR="004A3B60">
        <w:rPr>
          <w:rFonts w:asciiTheme="minorHAnsi" w:hAnsiTheme="minorHAnsi"/>
          <w:sz w:val="22"/>
        </w:rPr>
        <w:t xml:space="preserve"> </w:t>
      </w:r>
      <w:r w:rsidR="004A3B60">
        <w:rPr>
          <w:rFonts w:asciiTheme="minorHAnsi" w:hAnsiTheme="minorHAnsi"/>
          <w:sz w:val="22"/>
        </w:rPr>
        <w:fldChar w:fldCharType="begin" w:fldLock="1"/>
      </w:r>
      <w:r w:rsidR="004A3B60">
        <w:rPr>
          <w:rFonts w:asciiTheme="minorHAnsi" w:hAnsiTheme="minorHAnsi"/>
          <w:sz w:val="22"/>
        </w:rPr>
        <w:instrText>ADDIN CSL_CITATION { "citationItems" : [ { "id" : "ITEM-1", "itemData" : { "DOI" : "10.1016/j.margeo.2004.03.011", "ISSN" : "00253227", "author" : [ { "dropping-particle" : "", "family" : "Thomas", "given" : "S\u00e9verine", "non-dropping-particle" : "", "parse-names" : false, "suffix" : "" }, { "dropping-particle" : "V", "family" : "Ridd", "given" : "Peter", "non-dropping-particle" : "", "parse-names" : false, "suffix" : "" } ], "container-title" : "Marine Geology", "id" : "ITEM-1", "issue" : "1-4", "issued" : { "date-parts" : [ [ "2004", "6" ] ] }, "page" : "95-114", "title" : "Review of methods to measure short time scale sediment accumulation", "type" : "article-journal", "volume" : "207" }, "uris" : [ "http://www.mendeley.com/documents/?uuid=49d541d2-ef4d-42bc-b2d3-7168d75b8556" ] } ], "mendeley" : { "formattedCitation" : "(Thomas and Ridd 2004)", "plainTextFormattedCitation" : "(Thomas and Ridd 2004)", "previouslyFormattedCitation" : "(Thomas and Ridd 2004)" }, "properties" : { "noteIndex" : 0 }, "schema" : "https://github.com/citation-style-language/schema/raw/master/csl-citation.json" }</w:instrText>
      </w:r>
      <w:r w:rsidR="004A3B60">
        <w:rPr>
          <w:rFonts w:asciiTheme="minorHAnsi" w:hAnsiTheme="minorHAnsi"/>
          <w:sz w:val="22"/>
        </w:rPr>
        <w:fldChar w:fldCharType="separate"/>
      </w:r>
      <w:r w:rsidR="004A3B60" w:rsidRPr="004A3B60">
        <w:rPr>
          <w:rFonts w:asciiTheme="minorHAnsi" w:hAnsiTheme="minorHAnsi"/>
          <w:noProof/>
          <w:sz w:val="22"/>
        </w:rPr>
        <w:t>(Thomas and Ridd 2004)</w:t>
      </w:r>
      <w:r w:rsidR="004A3B60">
        <w:rPr>
          <w:rFonts w:asciiTheme="minorHAnsi" w:hAnsiTheme="minorHAnsi"/>
          <w:sz w:val="22"/>
        </w:rPr>
        <w:fldChar w:fldCharType="end"/>
      </w:r>
    </w:p>
    <w:p w14:paraId="1E4DEA56" w14:textId="77777777" w:rsidR="00724A6C" w:rsidRDefault="00724A6C" w:rsidP="00724A6C">
      <w:pPr>
        <w:pStyle w:val="ListParagraph"/>
        <w:numPr>
          <w:ilvl w:val="1"/>
          <w:numId w:val="2"/>
        </w:numPr>
        <w:rPr>
          <w:rFonts w:asciiTheme="minorHAnsi" w:hAnsiTheme="minorHAnsi"/>
          <w:sz w:val="22"/>
        </w:rPr>
      </w:pPr>
      <w:r>
        <w:rPr>
          <w:rFonts w:asciiTheme="minorHAnsi" w:hAnsiTheme="minorHAnsi"/>
          <w:sz w:val="22"/>
        </w:rPr>
        <w:t>Tube traps most common but maybe not relevant indicator? SedPods way forward?</w:t>
      </w:r>
      <w:r w:rsidR="004A3B60">
        <w:rPr>
          <w:rFonts w:asciiTheme="minorHAnsi" w:hAnsiTheme="minorHAnsi"/>
          <w:sz w:val="22"/>
        </w:rPr>
        <w:t xml:space="preserve"> </w:t>
      </w:r>
      <w:r w:rsidR="004A3B60">
        <w:rPr>
          <w:rFonts w:asciiTheme="minorHAnsi" w:hAnsiTheme="minorHAnsi"/>
          <w:sz w:val="22"/>
        </w:rPr>
        <w:fldChar w:fldCharType="begin" w:fldLock="1"/>
      </w:r>
      <w:r w:rsidR="00630177">
        <w:rPr>
          <w:rFonts w:asciiTheme="minorHAnsi" w:hAnsiTheme="minorHAnsi"/>
          <w:sz w:val="22"/>
        </w:rPr>
        <w:instrText>ADDIN CSL_CITATION { "citationItems" : [ { "id" : "ITEM-1", "itemData" : { "ISB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 ] }, "page" : "1-5", "title" : "SedPods: a low-cost coral proxy for measuring net sedimentation", "type" : "article-journal" }, "uris" : [ "http://www.mendeley.com/documents/?uuid=7e0738a6-4a21-4f04-8752-676153384766" ] }, { "id" : "ITEM-2",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2",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formattedCitation" : "(Storlazzi et al. 2011; Field et al. 2012)", "plainTextFormattedCitation" : "(Storlazzi et al. 2011; Field et al. 2012)", "previouslyFormattedCitation" : "(Storlazzi et al. 2011; Field et al. 2012)" }, "properties" : { "noteIndex" : 0 }, "schema" : "https://github.com/citation-style-language/schema/raw/master/csl-citation.json" }</w:instrText>
      </w:r>
      <w:r w:rsidR="004A3B60">
        <w:rPr>
          <w:rFonts w:asciiTheme="minorHAnsi" w:hAnsiTheme="minorHAnsi"/>
          <w:sz w:val="22"/>
        </w:rPr>
        <w:fldChar w:fldCharType="separate"/>
      </w:r>
      <w:r w:rsidR="004A3B60" w:rsidRPr="004A3B60">
        <w:rPr>
          <w:rFonts w:asciiTheme="minorHAnsi" w:hAnsiTheme="minorHAnsi"/>
          <w:noProof/>
          <w:sz w:val="22"/>
        </w:rPr>
        <w:t>(Storlazzi et al. 2011; Field et al. 2012)</w:t>
      </w:r>
      <w:r w:rsidR="004A3B60">
        <w:rPr>
          <w:rFonts w:asciiTheme="minorHAnsi" w:hAnsiTheme="minorHAnsi"/>
          <w:sz w:val="22"/>
        </w:rPr>
        <w:fldChar w:fldCharType="end"/>
      </w:r>
    </w:p>
    <w:p w14:paraId="6D04E425" w14:textId="77777777" w:rsidR="00D37099" w:rsidRDefault="00D37099" w:rsidP="00630177">
      <w:pPr>
        <w:pStyle w:val="ListParagraph"/>
        <w:numPr>
          <w:ilvl w:val="1"/>
          <w:numId w:val="2"/>
        </w:numPr>
        <w:rPr>
          <w:rFonts w:asciiTheme="minorHAnsi" w:hAnsiTheme="minorHAnsi"/>
          <w:sz w:val="22"/>
        </w:rPr>
      </w:pPr>
    </w:p>
    <w:p w14:paraId="2B836DE9" w14:textId="77777777" w:rsidR="00724A6C" w:rsidRDefault="00157D2A" w:rsidP="00A41C25">
      <w:pPr>
        <w:pStyle w:val="ListParagraph"/>
        <w:numPr>
          <w:ilvl w:val="0"/>
          <w:numId w:val="2"/>
        </w:numPr>
        <w:rPr>
          <w:rFonts w:asciiTheme="minorHAnsi" w:hAnsiTheme="minorHAnsi"/>
          <w:sz w:val="22"/>
        </w:rPr>
      </w:pPr>
      <w:r>
        <w:rPr>
          <w:rFonts w:asciiTheme="minorHAnsi" w:hAnsiTheme="minorHAnsi"/>
          <w:sz w:val="22"/>
        </w:rPr>
        <w:t>Thought: given the flow pattern observed in paper 2, could hydrodynamic conditions continue to exacerbate effects instead of flushing???</w:t>
      </w:r>
    </w:p>
    <w:p w14:paraId="6C1C44FB" w14:textId="77777777" w:rsidR="00157D2A" w:rsidRDefault="00157D2A" w:rsidP="00243E01"/>
    <w:p w14:paraId="138F3A03" w14:textId="77777777" w:rsidR="00B60F9C" w:rsidRDefault="00243E01" w:rsidP="00243E01">
      <w:r w:rsidRPr="00243E01">
        <w:t xml:space="preserve">Examples of such studies include Storlazzi et al. (2004) and Presto et al. (2006) on the fringing reef of southern Molokai, Hawaii; </w:t>
      </w:r>
      <w:proofErr w:type="spellStart"/>
      <w:r w:rsidRPr="00243E01">
        <w:t>Orpin</w:t>
      </w:r>
      <w:proofErr w:type="spellEnd"/>
      <w:r w:rsidRPr="00243E01">
        <w:t xml:space="preserve"> et al. (1999) in the Great Barrier Reef lagoon; and </w:t>
      </w:r>
      <w:proofErr w:type="spellStart"/>
      <w:r w:rsidRPr="00243E01">
        <w:t>Hoitink</w:t>
      </w:r>
      <w:proofErr w:type="spellEnd"/>
      <w:r w:rsidRPr="00243E01">
        <w:t xml:space="preserve"> and Hoekstra (2003) in Indonesia. Collectively, results from these investigations show that</w:t>
      </w:r>
      <w:r>
        <w:t xml:space="preserve"> </w:t>
      </w:r>
      <w:r w:rsidRPr="00243E01">
        <w:t>fine sediments can be suspended under fair-weather conditions on reefs and in lagoons, net transport is a function of net current direction, fine sediments are effectively flushed from high-energy reef settings but aggregate in lower energy reef and lagoon environments, and that the orientation of the coast with respect to prevailing winds and waves is an important determinant on whether sediment is trapped or flushed from a reef system.</w:t>
      </w:r>
      <w:r>
        <w:t xml:space="preserve"> </w:t>
      </w:r>
    </w:p>
    <w:p w14:paraId="78B13D0F" w14:textId="77777777" w:rsidR="00B60F9C" w:rsidRDefault="00B60F9C" w:rsidP="00243E01">
      <w:r w:rsidRPr="00B60F9C">
        <w:lastRenderedPageBreak/>
        <w:t>Furthermore, as noted earlier, mechanically derived size distributions do not reflect the hydrodynamic characteristics of heterogeneous carbonate deposits.</w:t>
      </w:r>
      <w:r>
        <w:t xml:space="preserve"> –so can’t interpret fine/coarse in relation to hydrodynamic </w:t>
      </w:r>
      <w:proofErr w:type="spellStart"/>
      <w:proofErr w:type="gramStart"/>
      <w:r>
        <w:t>bc</w:t>
      </w:r>
      <w:proofErr w:type="spellEnd"/>
      <w:proofErr w:type="gramEnd"/>
      <w:r>
        <w:t xml:space="preserve"> carbonates movement is altered strongly by shape and density, not just size</w:t>
      </w:r>
    </w:p>
    <w:p w14:paraId="42805C97" w14:textId="77777777" w:rsidR="00A85F12" w:rsidRDefault="00A85F12" w:rsidP="00243E01">
      <w:r w:rsidRPr="00A85F12">
        <w:t>The major process controls on the formation and stability of reef sedimentary landforms are sediment supply and oceanographic regime. Wave</w:t>
      </w:r>
    </w:p>
    <w:p w14:paraId="516CD54F" w14:textId="41EAD851" w:rsidR="00243E01" w:rsidRDefault="00243E01" w:rsidP="00243E01">
      <w:r>
        <w:t xml:space="preserve">–Kench encycl. </w:t>
      </w:r>
      <w:r w:rsidR="002A5FF5">
        <w:t>E</w:t>
      </w:r>
      <w:r>
        <w:t>ntry</w:t>
      </w:r>
      <w:r w:rsidR="002168FD">
        <w:t xml:space="preserve"> </w:t>
      </w:r>
      <w:proofErr w:type="spellStart"/>
      <w:r w:rsidR="002168FD">
        <w:t>Hopley</w:t>
      </w:r>
      <w:proofErr w:type="spellEnd"/>
      <w:r w:rsidR="002168FD">
        <w:t xml:space="preserve"> 2011</w:t>
      </w:r>
    </w:p>
    <w:p w14:paraId="57402A57" w14:textId="77777777" w:rsidR="002A5FF5" w:rsidRDefault="002A5FF5" w:rsidP="00243E01"/>
    <w:p w14:paraId="53A521FF" w14:textId="77777777" w:rsidR="002A5FF5" w:rsidRDefault="002A5FF5" w:rsidP="002A5FF5">
      <w:pPr>
        <w:tabs>
          <w:tab w:val="left" w:pos="6090"/>
        </w:tabs>
      </w:pPr>
      <w:r>
        <w:t>“Turbid-zone reef” or “Terrigenous sediment-influenced reef”</w:t>
      </w:r>
      <w:r>
        <w:tab/>
      </w:r>
    </w:p>
    <w:p w14:paraId="01161E0A" w14:textId="77777777" w:rsidR="002A5FF5" w:rsidRDefault="002A5FF5" w:rsidP="002A5FF5">
      <w:pPr>
        <w:tabs>
          <w:tab w:val="left" w:pos="6090"/>
        </w:tabs>
      </w:pPr>
    </w:p>
    <w:p w14:paraId="488B1669" w14:textId="77777777" w:rsidR="002A5FF5" w:rsidRDefault="00F61FAA" w:rsidP="002A5FF5">
      <w:pPr>
        <w:tabs>
          <w:tab w:val="left" w:pos="6090"/>
        </w:tabs>
      </w:pPr>
      <w:r>
        <w:t>Corals can cope with large changes in fluvial sediment supply so hard to infer changes in sediment from coral. If they aren’t changing then so what, they’re coping with it. Have to identify coral are stressed by sediment.</w:t>
      </w:r>
    </w:p>
    <w:p w14:paraId="1AE79D81" w14:textId="77777777" w:rsidR="002A5FF5" w:rsidRDefault="002A5FF5" w:rsidP="00243E01">
      <w:r>
        <w:t>-Perry encycl. Entry</w:t>
      </w:r>
    </w:p>
    <w:p w14:paraId="42921742" w14:textId="77777777" w:rsidR="00A737FE" w:rsidRDefault="00A737FE" w:rsidP="00243E01"/>
    <w:p w14:paraId="79931E0F" w14:textId="75AE0B30" w:rsidR="00A737FE" w:rsidRDefault="00A737FE" w:rsidP="00243E01">
      <w:r>
        <w:t xml:space="preserve">Sediment decreases herbivory of algal turf </w:t>
      </w:r>
      <w:r>
        <w:fldChar w:fldCharType="begin" w:fldLock="1"/>
      </w:r>
      <w:r w:rsidR="002C47E2">
        <w:instrText>ADDIN CSL_CITATION { "citationItems" : [ { "id" : "ITEM-1", "itemData" : { "DOI" : "10.4319/lo.2008.53.6.2695", "ISBN" : "0024-3590", "ISSN" : "00243590", "abstract" : "E describe a mechanistic basis for maintaining an alternative degraded stable state on coral reefs: sedimentladen algal turfs. Using remote underwater video cameras we quantified rates of herbivory by coral reef fishes on epilithic algal turfs with natural and experimentally reduced sediment loads. Removal of sediment increased overall fish feeding rates 3.8-fold, and resulted in a decrease in mean algal turf length of 64% within 4 h. After 4 h, sediment accumulated in the treatment plots, but only returned to 41% of the original depth. A total of 20 species actively fed on the sediment removal plots, compared with 12 species in control plots. Of the five numerically abundant herbivorous fish species, all increased feeding by at least 225% in the absence of sediment. Only juvenile Scarus spp. fed to any extent (28% of bites) on control plots. We suggest that naturally occurring sediment loads in epilithic algal turfs can suppress herbivory and that sediment-laden algal turfs may be an alternative stable state on coral reefs. This may provide a mechanistic basis for the geological evidence of a sediment-induced turn-off of coral reef growth. With projected global sea-level rises due to climate change, reef-based sediment loads may be a critical factor in differentiating the relative resilience of coral reefs and identifying reef ecosystems that are at highest risk to rising sea levels.", "author" : [ { "dropping-particle" : "", "family" : "Bellwood", "given" : "David R", "non-dropping-particle" : "", "parse-names" : false, "suffix" : "" }, { "dropping-particle" : "", "family" : "Fulton", "given" : "Christopher J", "non-dropping-particle" : "", "parse-names" : false, "suffix" : "" } ], "container-title" : "Limnology and Oceanography", "id" : "ITEM-1", "issue" : "6", "issued" : { "date-parts" : [ [ "2008" ] ] }, "page" : "2695-2701", "title" : "Sediment-mediated suppression of herbivory on coral reefs: Decreasing resilience to rising sea-levels and climate change?", "type" : "article-journal", "volume" : "53" }, "uris" : [ "http://www.mendeley.com/documents/?uuid=c989927f-4b1e-4c43-9e4d-b0ed2498bcfe" ] } ], "mendeley" : { "formattedCitation" : "(Bellwood and Fulton 2008)", "plainTextFormattedCitation" : "(Bellwood and Fulton 2008)", "previouslyFormattedCitation" : "(Bellwood and Fulton 2008)" }, "properties" : { "noteIndex" : 0 }, "schema" : "https://github.com/citation-style-language/schema/raw/master/csl-citation.json" }</w:instrText>
      </w:r>
      <w:r>
        <w:fldChar w:fldCharType="separate"/>
      </w:r>
      <w:r w:rsidRPr="00A737FE">
        <w:rPr>
          <w:noProof/>
        </w:rPr>
        <w:t>(Bellwood and Fulton 2008)</w:t>
      </w:r>
      <w:r>
        <w:fldChar w:fldCharType="end"/>
      </w:r>
      <w:r w:rsidR="002C47E2">
        <w:t xml:space="preserve"> across coral reef depth gradient </w:t>
      </w:r>
      <w:r w:rsidR="002C47E2">
        <w:fldChar w:fldCharType="begin" w:fldLock="1"/>
      </w:r>
      <w:r w:rsidR="002C47E2">
        <w:instrText>ADDIN CSL_CITATION { "citationItems" : [ { "id" : "ITEM-1", "itemData" : { "DOI" : "10.1098/rsbl.2012.0770", "ISBN" : "1744-9561", "ISSN" : "1744-957X", "PMID" : "23097459", "abstract" : "Sediments are a ubiquitous feature of all coral reefs, yet our understanding of how they affect complex ecological processes on coral reefs is limited. Sediment in algal turfs has been shown to suppress herbivory by coral reef fishes on high-sediment, low-herbivory reef flats. Here, we investigate the role of sediment in suppressing herbivory across a depth gradient (reef base, crest and flat) by observing fish feeding following benthic sediment reductions. We found that sediment suppresses herbivory across all reef zones. Even slight reductions on the reef crest, which has 35 times less sediment than the reef flat, resulted in over 1800 more herbivore bites (h(-1) m(-2)). The Acanthuridae (surgeonfishes) were responsible for over 80 per cent of all bites observed, and on the reef crest and flat took over 1500 more bites (h(-1) m(-2)) when sediment load was reduced. These findings highlight the role of natural sediment loads in shaping coral reef herbivory and suggest that changes in benthic sediment loads could directly impair reef resilience.", "author" : [ { "dropping-particle" : "", "family" : "Goatley", "given" : "Christopher H R", "non-dropping-particle" : "", "parse-names" : false, "suffix" : "" }, { "dropping-particle" : "", "family" : "Bellwood", "given" : "David R", "non-dropping-particle" : "", "parse-names" : false, "suffix" : "" } ], "container-title" : "Biology letters", "id" : "ITEM-1", "issue" : "6", "issued" : { "date-parts" : [ [ "2012" ] ] }, "page" : "1016-8", "title" : "Sediment suppresses herbivory across a coral reef depth gradient.", "type" : "article-journal", "volume" : "8" }, "uris" : [ "http://www.mendeley.com/documents/?uuid=9bd63edc-976f-49e1-874d-8d3b6f0a471d" ] } ], "mendeley" : { "formattedCitation" : "(Goatley and Bellwood 2012)", "plainTextFormattedCitation" : "(Goatley and Bellwood 2012)", "previouslyFormattedCitation" : "(Goatley and Bellwood 2012)" }, "properties" : { "noteIndex" : 0 }, "schema" : "https://github.com/citation-style-language/schema/raw/master/csl-citation.json" }</w:instrText>
      </w:r>
      <w:r w:rsidR="002C47E2">
        <w:fldChar w:fldCharType="separate"/>
      </w:r>
      <w:r w:rsidR="002C47E2" w:rsidRPr="002C47E2">
        <w:rPr>
          <w:noProof/>
        </w:rPr>
        <w:t>(Goatley and Bellwood 2012)</w:t>
      </w:r>
      <w:r w:rsidR="002C47E2">
        <w:fldChar w:fldCharType="end"/>
      </w:r>
      <w:r w:rsidR="002C47E2">
        <w:t>, and increased algal height</w:t>
      </w:r>
      <w:r w:rsidR="002168FD">
        <w:t xml:space="preserve"> can increase sediment trapping</w:t>
      </w:r>
      <w:r w:rsidR="002C47E2">
        <w:t xml:space="preserve">. Sediment can also decrease the growth of </w:t>
      </w:r>
      <w:proofErr w:type="spellStart"/>
      <w:r w:rsidR="002C47E2">
        <w:t>epilithic</w:t>
      </w:r>
      <w:proofErr w:type="spellEnd"/>
      <w:r w:rsidR="002C47E2">
        <w:t xml:space="preserve"> algae by developing black basal sediment layers high in hydrogen sulfide </w:t>
      </w:r>
      <w:r w:rsidR="002C47E2">
        <w:fldChar w:fldCharType="begin" w:fldLock="1"/>
      </w:r>
      <w:r w:rsidR="002C47E2">
        <w:instrText>ADDIN CSL_CITATION { "citationItems" : [ { "id" : "ITEM-1", "itemData" : { "DOI" : "10.3354/meps11029", "ISSN" : "0171-8630", "author" : [ { "dropping-particle" : "", "family" : "Clausing", "given" : "Rj", "non-dropping-particle" : "", "parse-names" : false, "suffix" : "" }, { "dropping-particle" : "", "family" : "Annunziata", "given" : "C", "non-dropping-particle" : "", "parse-names" : false, "suffix" : "" }, { "dropping-particle" : "", "family" : "Baker", "given" : "G", "non-dropping-particle" : "", "parse-names" : false, "suffix" : "" }, { "dropping-particle" : "", "family" : "Lee", "given" : "C", "non-dropping-particle" : "", "parse-names" : false, "suffix" : "" }, { "dropping-particle" : "", "family" : "Bittick", "given" : "Sj", "non-dropping-particle" : "", "parse-names" : false, "suffix" : "" }, { "dropping-particle" : "", "family" : "Fong", "given" : "P", "non-dropping-particle" : "", "parse-names" : false, "suffix" : "" } ], "container-title" : "Marine Ecology Progress Series", "id" : "ITEM-1", "issued" : { "date-parts" : [ [ "2014" ] ] }, "page" : "121-129", "title" : "Effects of sediment depth on algal turf height are mediated by interactions with fish herbivory on a fringing reef", "type" : "article-journal", "volume" : "517" }, "uris" : [ "http://www.mendeley.com/documents/?uuid=ce9aa862-9495-4155-842e-03c152621162" ] } ], "mendeley" : { "formattedCitation" : "(Clausing et al. 2014)", "plainTextFormattedCitation" : "(Clausing et al. 2014)", "previouslyFormattedCitation" : "(Clausing et al. 2014)" }, "properties" : { "noteIndex" : 0 }, "schema" : "https://github.com/citation-style-language/schema/raw/master/csl-citation.json" }</w:instrText>
      </w:r>
      <w:r w:rsidR="002C47E2">
        <w:fldChar w:fldCharType="separate"/>
      </w:r>
      <w:r w:rsidR="002C47E2" w:rsidRPr="002C47E2">
        <w:rPr>
          <w:noProof/>
        </w:rPr>
        <w:t>(Clausing et al. 2014)</w:t>
      </w:r>
      <w:r w:rsidR="002C47E2">
        <w:fldChar w:fldCharType="end"/>
      </w:r>
      <w:r w:rsidR="002C47E2">
        <w:t xml:space="preserve">, similar to the necrotic effects on corals </w:t>
      </w:r>
      <w:r w:rsidR="002C47E2">
        <w:fldChar w:fldCharType="begin" w:fldLock="1"/>
      </w:r>
      <w:r w:rsidR="002C47E2">
        <w:instrText>ADDIN CSL_CITATION { "citationItems" : [ { "id" : "ITEM-1",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1", "issue" : "24", "issued" : { "date-parts" : [ [ "2012" ] ] }, "page" : "E1558-E1567", "title" : "Mechanisms of damage to corals exposed to sedimentation", "type" : "article-journal", "volume" : "109" }, "uris" : [ "http://www.mendeley.com/documents/?uuid=941240a5-6d95-4b1b-ae2a-3c0b41b2fb23" ] } ], "mendeley" : { "formattedCitation" : "(Weber et al. 2012)", "plainTextFormattedCitation" : "(Weber et al. 2012)", "previouslyFormattedCitation" : "(Weber et al. 2012)" }, "properties" : { "noteIndex" : 0 }, "schema" : "https://github.com/citation-style-language/schema/raw/master/csl-citation.json" }</w:instrText>
      </w:r>
      <w:r w:rsidR="002C47E2">
        <w:fldChar w:fldCharType="separate"/>
      </w:r>
      <w:r w:rsidR="002C47E2" w:rsidRPr="002C47E2">
        <w:rPr>
          <w:noProof/>
        </w:rPr>
        <w:t>(Weber et al. 2012)</w:t>
      </w:r>
      <w:r w:rsidR="002C47E2">
        <w:fldChar w:fldCharType="end"/>
      </w:r>
      <w:r w:rsidR="002C47E2">
        <w:t xml:space="preserve">. Under moderate sedimentation or high energy hydrodynamic conditions, herbivory can maintain short, healthy algal communities, but in slow-moving waters with high organic, terrigenous sediment the anoxic black basal layers are more common at shallower sediment depths </w:t>
      </w:r>
      <w:r w:rsidR="002C47E2">
        <w:fldChar w:fldCharType="begin" w:fldLock="1"/>
      </w:r>
      <w:r w:rsidR="005D229C">
        <w:instrText>ADDIN CSL_CITATION { "citationItems" : [ { "id" : "ITEM-1", "itemData" : { "DOI" : "10.3354/meps11029", "ISSN" : "0171-8630", "author" : [ { "dropping-particle" : "", "family" : "Clausing", "given" : "Rj", "non-dropping-particle" : "", "parse-names" : false, "suffix" : "" }, { "dropping-particle" : "", "family" : "Annunziata", "given" : "C", "non-dropping-particle" : "", "parse-names" : false, "suffix" : "" }, { "dropping-particle" : "", "family" : "Baker", "given" : "G", "non-dropping-particle" : "", "parse-names" : false, "suffix" : "" }, { "dropping-particle" : "", "family" : "Lee", "given" : "C", "non-dropping-particle" : "", "parse-names" : false, "suffix" : "" }, { "dropping-particle" : "", "family" : "Bittick", "given" : "Sj", "non-dropping-particle" : "", "parse-names" : false, "suffix" : "" }, { "dropping-particle" : "", "family" : "Fong", "given" : "P", "non-dropping-particle" : "", "parse-names" : false, "suffix" : "" } ], "container-title" : "Marine Ecology Progress Series", "id" : "ITEM-1", "issued" : { "date-parts" : [ [ "2014" ] ] }, "page" : "121-129", "title" : "Effects of sediment depth on algal turf height are mediated by interactions with fish herbivory on a fringing reef", "type" : "article-journal", "volume" : "517" }, "uris" : [ "http://www.mendeley.com/documents/?uuid=ce9aa862-9495-4155-842e-03c152621162" ] } ], "mendeley" : { "formattedCitation" : "(Clausing et al. 2014)", "plainTextFormattedCitation" : "(Clausing et al. 2014)", "previouslyFormattedCitation" : "(Clausing et al. 2014)" }, "properties" : { "noteIndex" : 0 }, "schema" : "https://github.com/citation-style-language/schema/raw/master/csl-citation.json" }</w:instrText>
      </w:r>
      <w:r w:rsidR="002C47E2">
        <w:fldChar w:fldCharType="separate"/>
      </w:r>
      <w:r w:rsidR="002C47E2" w:rsidRPr="002C47E2">
        <w:rPr>
          <w:noProof/>
        </w:rPr>
        <w:t>(Clausing et al. 2014)</w:t>
      </w:r>
      <w:r w:rsidR="002C47E2">
        <w:fldChar w:fldCharType="end"/>
      </w:r>
      <w:r w:rsidR="002C47E2">
        <w:t xml:space="preserve">. </w:t>
      </w:r>
    </w:p>
    <w:p w14:paraId="1BF5128C" w14:textId="77777777" w:rsidR="002A5FF5" w:rsidRPr="00243E01" w:rsidRDefault="002A5FF5" w:rsidP="00243E01"/>
    <w:p w14:paraId="23D54A52" w14:textId="77777777" w:rsidR="00A41C25" w:rsidRDefault="00A41C25" w:rsidP="00A41C25">
      <w:pPr>
        <w:rPr>
          <w:b/>
        </w:rPr>
      </w:pPr>
      <w:r w:rsidRPr="00AD5AF3">
        <w:rPr>
          <w:b/>
        </w:rPr>
        <w:t>Specific knowledge gap</w:t>
      </w:r>
      <w:r w:rsidR="007F2F4A">
        <w:rPr>
          <w:b/>
        </w:rPr>
        <w:t>:</w:t>
      </w:r>
    </w:p>
    <w:p w14:paraId="4890EDE0" w14:textId="77777777" w:rsidR="00A41C25" w:rsidRPr="00100713" w:rsidRDefault="007F2F4A" w:rsidP="00A41C25">
      <w:r>
        <w:t>Faga’alu is exposed to enhanced sediment input, hydrodynamics are heterogeneous, so where and when is sediment accumulation occurring?</w:t>
      </w:r>
    </w:p>
    <w:p w14:paraId="7B028C27" w14:textId="77777777" w:rsidR="00A41C25" w:rsidRDefault="00A41C25" w:rsidP="00A41C25">
      <w:pPr>
        <w:rPr>
          <w:b/>
        </w:rPr>
      </w:pPr>
      <w:r w:rsidRPr="00AD5AF3">
        <w:rPr>
          <w:b/>
        </w:rPr>
        <w:t>So we did “X” to learn “Y”:</w:t>
      </w:r>
    </w:p>
    <w:p w14:paraId="2BC7B5F2" w14:textId="77777777" w:rsidR="00100713" w:rsidRPr="00100713" w:rsidRDefault="00100713" w:rsidP="00A41C25">
      <w:r>
        <w:t>We monitored sediment input and modeled residence time over the reef, and monitored sediment accumulation in tubes and SedPods to determine:</w:t>
      </w:r>
    </w:p>
    <w:p w14:paraId="36C175E0" w14:textId="486B16C9" w:rsidR="00301218" w:rsidRDefault="00301218" w:rsidP="00100713">
      <w:pPr>
        <w:pStyle w:val="ListParagraph"/>
        <w:numPr>
          <w:ilvl w:val="0"/>
          <w:numId w:val="1"/>
        </w:numPr>
        <w:spacing w:after="0"/>
        <w:rPr>
          <w:rFonts w:asciiTheme="minorHAnsi" w:hAnsiTheme="minorHAnsi" w:cs="Times New Roman"/>
          <w:sz w:val="22"/>
        </w:rPr>
      </w:pPr>
      <w:r>
        <w:rPr>
          <w:rFonts w:asciiTheme="minorHAnsi" w:hAnsiTheme="minorHAnsi" w:cs="Times New Roman"/>
          <w:sz w:val="22"/>
        </w:rPr>
        <w:t>What are the spatial patterns of terrigenous and coralline sediment accumulation?</w:t>
      </w:r>
    </w:p>
    <w:p w14:paraId="332FB622" w14:textId="5DD2EE22" w:rsidR="00301218" w:rsidRDefault="00301218" w:rsidP="00100713">
      <w:pPr>
        <w:pStyle w:val="ListParagraph"/>
        <w:numPr>
          <w:ilvl w:val="0"/>
          <w:numId w:val="1"/>
        </w:numPr>
        <w:spacing w:after="0"/>
        <w:rPr>
          <w:rFonts w:asciiTheme="minorHAnsi" w:hAnsiTheme="minorHAnsi" w:cs="Times New Roman"/>
          <w:sz w:val="22"/>
        </w:rPr>
      </w:pPr>
      <w:r>
        <w:rPr>
          <w:rFonts w:asciiTheme="minorHAnsi" w:hAnsiTheme="minorHAnsi" w:cs="Times New Roman"/>
          <w:sz w:val="22"/>
        </w:rPr>
        <w:t>What are the temporal patterns of terrigenous and coralline sediment accumulation?</w:t>
      </w:r>
    </w:p>
    <w:p w14:paraId="00067AA1" w14:textId="139B11A9" w:rsidR="00301218" w:rsidRDefault="00301218" w:rsidP="00301218">
      <w:pPr>
        <w:pStyle w:val="ListParagraph"/>
        <w:spacing w:after="0"/>
        <w:rPr>
          <w:rFonts w:asciiTheme="minorHAnsi" w:hAnsiTheme="minorHAnsi" w:cs="Times New Roman"/>
          <w:sz w:val="22"/>
        </w:rPr>
      </w:pPr>
      <w:r>
        <w:rPr>
          <w:rFonts w:asciiTheme="minorHAnsi" w:hAnsiTheme="minorHAnsi" w:cs="Times New Roman"/>
          <w:sz w:val="22"/>
        </w:rPr>
        <w:t>At each site? Over the northern and southern reefs?</w:t>
      </w:r>
    </w:p>
    <w:p w14:paraId="279BCF78" w14:textId="77777777" w:rsidR="00100713" w:rsidRPr="00100713" w:rsidRDefault="00100713" w:rsidP="00100713">
      <w:pPr>
        <w:pStyle w:val="ListParagraph"/>
        <w:numPr>
          <w:ilvl w:val="0"/>
          <w:numId w:val="1"/>
        </w:numPr>
        <w:spacing w:after="0"/>
        <w:rPr>
          <w:rFonts w:asciiTheme="minorHAnsi" w:hAnsiTheme="minorHAnsi" w:cs="Times New Roman"/>
          <w:sz w:val="22"/>
        </w:rPr>
      </w:pPr>
      <w:r w:rsidRPr="00100713">
        <w:rPr>
          <w:rFonts w:asciiTheme="minorHAnsi" w:hAnsiTheme="minorHAnsi" w:cs="Times New Roman"/>
          <w:sz w:val="22"/>
        </w:rPr>
        <w:t xml:space="preserve">How do flood-supplied terrigenous sediment and hydrodynamic conditions interact to control the gross and net rate of terrigenous sediment deposition at monthly time scales in a coral reef embayment? </w:t>
      </w:r>
    </w:p>
    <w:p w14:paraId="198D8DB7" w14:textId="77777777" w:rsidR="00100713" w:rsidRDefault="00100713" w:rsidP="00A41C25">
      <w:pPr>
        <w:rPr>
          <w:b/>
        </w:rPr>
      </w:pPr>
    </w:p>
    <w:p w14:paraId="66827401" w14:textId="77777777" w:rsidR="00A41C25" w:rsidRDefault="00A41C25" w:rsidP="00A41C25">
      <w:pPr>
        <w:rPr>
          <w:b/>
        </w:rPr>
      </w:pPr>
    </w:p>
    <w:p w14:paraId="35A931FD" w14:textId="77777777" w:rsidR="00A41C25" w:rsidRDefault="00A41C25" w:rsidP="00A41C25">
      <w:pPr>
        <w:pStyle w:val="Heading2"/>
      </w:pPr>
      <w:r>
        <w:lastRenderedPageBreak/>
        <w:t>MATERIALS AND METHODS</w:t>
      </w:r>
    </w:p>
    <w:p w14:paraId="36EF98C4" w14:textId="77777777" w:rsidR="00A41C25" w:rsidRDefault="00A41C25" w:rsidP="00A41C25">
      <w:pPr>
        <w:pStyle w:val="Heading3"/>
      </w:pPr>
      <w:r>
        <w:t>Study Area</w:t>
      </w:r>
    </w:p>
    <w:p w14:paraId="20C47996" w14:textId="77777777" w:rsidR="00100713" w:rsidRPr="00100713" w:rsidRDefault="00100713" w:rsidP="00100713">
      <w:pPr>
        <w:pStyle w:val="ListParagraph"/>
        <w:numPr>
          <w:ilvl w:val="0"/>
          <w:numId w:val="5"/>
        </w:numPr>
        <w:rPr>
          <w:rFonts w:asciiTheme="minorHAnsi" w:hAnsiTheme="minorHAnsi"/>
        </w:rPr>
      </w:pPr>
      <w:r w:rsidRPr="00100713">
        <w:rPr>
          <w:rFonts w:asciiTheme="minorHAnsi" w:hAnsiTheme="minorHAnsi"/>
        </w:rPr>
        <w:t>Location, size, layout, depths, physical and biological characteristics of reef</w:t>
      </w:r>
    </w:p>
    <w:p w14:paraId="2C7935ED" w14:textId="77777777" w:rsidR="00100713" w:rsidRPr="00100713" w:rsidRDefault="00100713" w:rsidP="00100713">
      <w:pPr>
        <w:pStyle w:val="ListParagraph"/>
        <w:numPr>
          <w:ilvl w:val="0"/>
          <w:numId w:val="5"/>
        </w:numPr>
        <w:rPr>
          <w:rFonts w:asciiTheme="minorHAnsi" w:hAnsiTheme="minorHAnsi"/>
        </w:rPr>
      </w:pPr>
      <w:r w:rsidRPr="00100713">
        <w:rPr>
          <w:rFonts w:asciiTheme="minorHAnsi" w:hAnsiTheme="minorHAnsi"/>
        </w:rPr>
        <w:t>Description of seasonality and prevailing waves, winds, and tides</w:t>
      </w:r>
    </w:p>
    <w:p w14:paraId="4116950C" w14:textId="77777777" w:rsidR="00100713" w:rsidRPr="00B27E68" w:rsidRDefault="00100713" w:rsidP="00100713">
      <w:pPr>
        <w:pStyle w:val="ListParagraph"/>
        <w:numPr>
          <w:ilvl w:val="0"/>
          <w:numId w:val="5"/>
        </w:numPr>
        <w:rPr>
          <w:rFonts w:asciiTheme="minorHAnsi" w:hAnsiTheme="minorHAnsi"/>
        </w:rPr>
      </w:pPr>
      <w:r w:rsidRPr="00B27E68">
        <w:rPr>
          <w:rFonts w:asciiTheme="minorHAnsi" w:hAnsiTheme="minorHAnsi"/>
        </w:rPr>
        <w:t xml:space="preserve">Flood plume dynamics from Faga’alu Stream to Faga’alu Reef, and referring to other papers in Faga’alu </w:t>
      </w:r>
    </w:p>
    <w:p w14:paraId="1A60BFEF" w14:textId="77777777" w:rsidR="00100713" w:rsidRPr="00B27E68" w:rsidRDefault="00100713" w:rsidP="00B27E68">
      <w:pPr>
        <w:pStyle w:val="ListParagraph"/>
        <w:numPr>
          <w:ilvl w:val="0"/>
          <w:numId w:val="5"/>
        </w:numPr>
        <w:rPr>
          <w:rFonts w:asciiTheme="minorHAnsi" w:hAnsiTheme="minorHAnsi"/>
        </w:rPr>
      </w:pPr>
      <w:r w:rsidRPr="00B27E68">
        <w:rPr>
          <w:rFonts w:asciiTheme="minorHAnsi" w:hAnsiTheme="minorHAnsi"/>
        </w:rPr>
        <w:t>Figure 2. Flood plume pictures in the bay</w:t>
      </w:r>
    </w:p>
    <w:p w14:paraId="0CAFEDBF" w14:textId="77777777" w:rsidR="00B27E68" w:rsidRPr="00B27E68" w:rsidRDefault="00B27E68" w:rsidP="00B27E68">
      <w:pPr>
        <w:pStyle w:val="ListParagraph"/>
        <w:numPr>
          <w:ilvl w:val="0"/>
          <w:numId w:val="5"/>
        </w:numPr>
        <w:rPr>
          <w:rFonts w:asciiTheme="minorHAnsi" w:hAnsiTheme="minorHAnsi"/>
        </w:rPr>
      </w:pPr>
      <w:r w:rsidRPr="00B27E68">
        <w:rPr>
          <w:rFonts w:asciiTheme="minorHAnsi" w:hAnsiTheme="minorHAnsi"/>
        </w:rPr>
        <w:t>Previous studies/data:</w:t>
      </w:r>
      <w:r>
        <w:rPr>
          <w:rFonts w:asciiTheme="minorHAnsi" w:hAnsiTheme="minorHAnsi"/>
        </w:rPr>
        <w:t xml:space="preserve"> </w:t>
      </w:r>
      <w:proofErr w:type="spellStart"/>
      <w:r>
        <w:rPr>
          <w:rFonts w:asciiTheme="minorHAnsi" w:hAnsiTheme="minorHAnsi"/>
        </w:rPr>
        <w:t>Sabater</w:t>
      </w:r>
      <w:proofErr w:type="spellEnd"/>
      <w:r>
        <w:rPr>
          <w:rFonts w:asciiTheme="minorHAnsi" w:hAnsiTheme="minorHAnsi"/>
        </w:rPr>
        <w:t xml:space="preserve"> </w:t>
      </w:r>
      <w:proofErr w:type="spellStart"/>
      <w:r>
        <w:rPr>
          <w:rFonts w:asciiTheme="minorHAnsi" w:hAnsiTheme="minorHAnsi"/>
        </w:rPr>
        <w:t>unpubplished</w:t>
      </w:r>
      <w:proofErr w:type="spellEnd"/>
      <w:r>
        <w:rPr>
          <w:rFonts w:asciiTheme="minorHAnsi" w:hAnsiTheme="minorHAnsi"/>
        </w:rPr>
        <w:t>, Pilot study??</w:t>
      </w:r>
    </w:p>
    <w:p w14:paraId="54407B86" w14:textId="77777777" w:rsidR="00100713" w:rsidRPr="00B27E68" w:rsidRDefault="00100713" w:rsidP="00B27E68">
      <w:pPr>
        <w:pStyle w:val="ListParagraph"/>
        <w:numPr>
          <w:ilvl w:val="0"/>
          <w:numId w:val="5"/>
        </w:numPr>
        <w:rPr>
          <w:rFonts w:asciiTheme="minorHAnsi" w:hAnsiTheme="minorHAnsi"/>
        </w:rPr>
      </w:pPr>
      <w:r w:rsidRPr="00B27E68">
        <w:rPr>
          <w:rFonts w:asciiTheme="minorHAnsi" w:hAnsiTheme="minorHAnsi"/>
        </w:rPr>
        <w:t>Other on-going work includes sediment yield monitoring from watershed, sediment accumulation on the reef, and larger restoration efforts of USCRTF</w:t>
      </w:r>
    </w:p>
    <w:p w14:paraId="63657C9A" w14:textId="77777777" w:rsidR="00373E41" w:rsidRDefault="00301218" w:rsidP="00373E41">
      <w:pPr>
        <w:keepNext/>
      </w:pPr>
      <w:bookmarkStart w:id="1" w:name="_GoBack"/>
      <w:r>
        <w:rPr>
          <w:noProof/>
        </w:rPr>
        <w:lastRenderedPageBreak/>
        <w:drawing>
          <wp:inline distT="0" distB="0" distL="0" distR="0" wp14:anchorId="50B5EAE3" wp14:editId="0DE3E3BA">
            <wp:extent cx="5849870" cy="6304914"/>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udy Area map-SedPods.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849870" cy="6304914"/>
                    </a:xfrm>
                    <a:prstGeom prst="rect">
                      <a:avLst/>
                    </a:prstGeom>
                  </pic:spPr>
                </pic:pic>
              </a:graphicData>
            </a:graphic>
          </wp:inline>
        </w:drawing>
      </w:r>
      <w:bookmarkEnd w:id="1"/>
    </w:p>
    <w:p w14:paraId="48CF93ED" w14:textId="1537E9FB" w:rsidR="00100713" w:rsidRDefault="00373E41" w:rsidP="00373E41">
      <w:pPr>
        <w:pStyle w:val="Caption"/>
      </w:pPr>
      <w:r>
        <w:t xml:space="preserve">Figure </w:t>
      </w:r>
      <w:r w:rsidR="004D5054">
        <w:fldChar w:fldCharType="begin"/>
      </w:r>
      <w:r w:rsidR="004D5054">
        <w:instrText xml:space="preserve"> SEQ Figure \* ARABIC </w:instrText>
      </w:r>
      <w:r w:rsidR="004D5054">
        <w:fldChar w:fldCharType="separate"/>
      </w:r>
      <w:r w:rsidR="005D760F">
        <w:rPr>
          <w:noProof/>
        </w:rPr>
        <w:t>1</w:t>
      </w:r>
      <w:r w:rsidR="004D5054">
        <w:rPr>
          <w:noProof/>
        </w:rPr>
        <w:fldChar w:fldCharType="end"/>
      </w:r>
      <w:r>
        <w:t>. Study area</w:t>
      </w:r>
    </w:p>
    <w:p w14:paraId="31216AA7" w14:textId="77777777" w:rsidR="00373E41" w:rsidRDefault="00301218" w:rsidP="00373E41">
      <w:pPr>
        <w:keepNext/>
      </w:pPr>
      <w:r>
        <w:rPr>
          <w:noProof/>
        </w:rPr>
        <w:lastRenderedPageBreak/>
        <w:drawing>
          <wp:inline distT="0" distB="0" distL="0" distR="0" wp14:anchorId="1CCD7C75" wp14:editId="5CE4C210">
            <wp:extent cx="5943600" cy="33432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agaalu sediment plume 2_21_14 -times rounded to 15.jpg"/>
                    <pic:cNvPicPr/>
                  </pic:nvPicPr>
                  <pic:blipFill>
                    <a:blip r:embed="rId9">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09588C8D" w14:textId="2514A696" w:rsidR="00373E41" w:rsidRPr="00373E41" w:rsidRDefault="00373E41" w:rsidP="00373E41">
      <w:pPr>
        <w:pStyle w:val="Caption"/>
      </w:pPr>
      <w:r>
        <w:t xml:space="preserve">Figure </w:t>
      </w:r>
      <w:r w:rsidR="004D5054">
        <w:fldChar w:fldCharType="begin"/>
      </w:r>
      <w:r w:rsidR="004D5054">
        <w:instrText xml:space="preserve"> SEQ Figure \* ARABIC </w:instrText>
      </w:r>
      <w:r w:rsidR="004D5054">
        <w:fldChar w:fldCharType="separate"/>
      </w:r>
      <w:r w:rsidR="005D760F">
        <w:rPr>
          <w:noProof/>
        </w:rPr>
        <w:t>2</w:t>
      </w:r>
      <w:r w:rsidR="004D5054">
        <w:rPr>
          <w:noProof/>
        </w:rPr>
        <w:fldChar w:fldCharType="end"/>
      </w:r>
      <w:r>
        <w:t xml:space="preserve">. Time series of sediment plume following a brief but intense rainfall </w:t>
      </w:r>
    </w:p>
    <w:p w14:paraId="6FAE94CB" w14:textId="77777777" w:rsidR="00032377" w:rsidRDefault="00301218" w:rsidP="00032377">
      <w:pPr>
        <w:keepNext/>
      </w:pPr>
      <w:r>
        <w:rPr>
          <w:noProof/>
        </w:rPr>
        <w:lastRenderedPageBreak/>
        <w:drawing>
          <wp:inline distT="0" distB="0" distL="0" distR="0" wp14:anchorId="36F3E228" wp14:editId="66A64C94">
            <wp:extent cx="5943600" cy="420687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 - SedPods_Picture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206875"/>
                    </a:xfrm>
                    <a:prstGeom prst="rect">
                      <a:avLst/>
                    </a:prstGeom>
                  </pic:spPr>
                </pic:pic>
              </a:graphicData>
            </a:graphic>
          </wp:inline>
        </w:drawing>
      </w:r>
    </w:p>
    <w:p w14:paraId="499A04FA" w14:textId="6AEDD792" w:rsidR="00301218" w:rsidRDefault="00032377" w:rsidP="00032377">
      <w:pPr>
        <w:pStyle w:val="Caption"/>
      </w:pPr>
      <w:r>
        <w:t xml:space="preserve">Figure </w:t>
      </w:r>
      <w:r w:rsidR="004D5054">
        <w:fldChar w:fldCharType="begin"/>
      </w:r>
      <w:r w:rsidR="004D5054">
        <w:instrText xml:space="preserve"> SEQ Figure \* ARABIC </w:instrText>
      </w:r>
      <w:r w:rsidR="004D5054">
        <w:fldChar w:fldCharType="separate"/>
      </w:r>
      <w:r w:rsidR="005D760F">
        <w:rPr>
          <w:noProof/>
        </w:rPr>
        <w:t>3</w:t>
      </w:r>
      <w:r w:rsidR="004D5054">
        <w:rPr>
          <w:noProof/>
        </w:rPr>
        <w:fldChar w:fldCharType="end"/>
      </w:r>
      <w:r>
        <w:t xml:space="preserve">. Pictures of the sediment tube traps and SedPods. a-b) At Site 3A in an area of branching coral rubble, </w:t>
      </w:r>
      <w:proofErr w:type="gramStart"/>
      <w:r>
        <w:t>approx..</w:t>
      </w:r>
      <w:proofErr w:type="gramEnd"/>
      <w:r>
        <w:t xml:space="preserve"> depth 2m c) Capping the SedPod for retrieval at  Site 1C, approx. 10m depth</w:t>
      </w:r>
      <w:r w:rsidR="00CB2492">
        <w:t xml:space="preserve"> d) At Site 1B, the surrounding area is mixed terrigenous and carbonate benthic sediment.</w:t>
      </w:r>
    </w:p>
    <w:p w14:paraId="5E6AD98A" w14:textId="77777777" w:rsidR="00A41C25" w:rsidRDefault="00A41C25" w:rsidP="00100713">
      <w:pPr>
        <w:pStyle w:val="Heading3"/>
      </w:pPr>
      <w:r>
        <w:t>Methods</w:t>
      </w:r>
    </w:p>
    <w:p w14:paraId="4428794B" w14:textId="77777777" w:rsidR="00A41C25" w:rsidRDefault="00A41C25" w:rsidP="00A41C25">
      <w:pPr>
        <w:rPr>
          <w:i/>
        </w:rPr>
      </w:pPr>
      <w:r>
        <w:t>O</w:t>
      </w:r>
      <w:r w:rsidRPr="00A524A1">
        <w:rPr>
          <w:i/>
        </w:rPr>
        <w:t>utline the methods used</w:t>
      </w:r>
    </w:p>
    <w:p w14:paraId="5FC21D3E" w14:textId="77777777" w:rsidR="005D229C" w:rsidRDefault="005D229C" w:rsidP="005D229C">
      <w:pPr>
        <w:rPr>
          <w:b/>
        </w:rPr>
      </w:pPr>
      <w:r>
        <w:rPr>
          <w:b/>
        </w:rPr>
        <w:t>Meteorological and oceanic forcing</w:t>
      </w:r>
    </w:p>
    <w:p w14:paraId="568E13BE" w14:textId="736E71C0" w:rsidR="00301218" w:rsidRDefault="00301218" w:rsidP="00301218">
      <w:pPr>
        <w:pStyle w:val="ListParagraph"/>
        <w:numPr>
          <w:ilvl w:val="0"/>
          <w:numId w:val="6"/>
        </w:numPr>
      </w:pPr>
      <w:r>
        <w:t>WW3 data</w:t>
      </w:r>
    </w:p>
    <w:p w14:paraId="5CBA557D" w14:textId="75DDCA29" w:rsidR="00301218" w:rsidRDefault="00301218" w:rsidP="00301218">
      <w:pPr>
        <w:pStyle w:val="ListParagraph"/>
        <w:numPr>
          <w:ilvl w:val="0"/>
          <w:numId w:val="6"/>
        </w:numPr>
      </w:pPr>
      <w:r>
        <w:t>How processed?</w:t>
      </w:r>
    </w:p>
    <w:p w14:paraId="5AFE381C" w14:textId="3E4046D9" w:rsidR="00A61496" w:rsidRDefault="00A61496" w:rsidP="00A61496">
      <w:pPr>
        <w:pStyle w:val="ListParagraph"/>
        <w:numPr>
          <w:ilvl w:val="1"/>
          <w:numId w:val="6"/>
        </w:numPr>
      </w:pPr>
      <w:r>
        <w:t xml:space="preserve">Mean Monthly Significant Wave Height </w:t>
      </w:r>
    </w:p>
    <w:p w14:paraId="498D12D8" w14:textId="3AE41A26" w:rsidR="00206966" w:rsidRDefault="00A61496" w:rsidP="00A034EB">
      <w:pPr>
        <w:pStyle w:val="ListParagraph"/>
        <w:numPr>
          <w:ilvl w:val="1"/>
          <w:numId w:val="6"/>
        </w:numPr>
      </w:pPr>
      <w:r>
        <w:fldChar w:fldCharType="begin" w:fldLock="1"/>
      </w:r>
      <w:r>
        <w:instrText>ADDIN CSL_CITATION { "citationItems" : [ { "id" : "ITEM-1", "itemData" : { "DOI" : "10.2112/JCOASTRES-D-09-00149.1", "ISBN" : "0749-0208", "ISSN" : "0749-0208", "abstract" : "Abstract A large database of deep water wave buoy measurements over a 24-year period is created for four regions comprising the West Coast of the United States. The regional monthly mean significant wave height (MMSWH) is selected as the defining wave climate parameter and averaging multiple data sources within a region is found to significantly reduce data gaps. Two 12-year periods are compared, showing significant temporal variability but high correlation between regions, allowing the further collapse of the data to a northern and a southern region. Correlations between MMSWH records with three global-scale climate indices are investigated and only the North Pacific Index (NPI), a measure of atmospheric pressure in the Gulf of Alaska, shows strong correlation. The Multivariate ENSO Index (MEI) is less correlated and the Pacific Decadal Index (PDO), which is a measure of ocean surface temperature, provides no significant correlation. A method for displaying multiple correlations is developed that shows the mean of all MMSWH records that occur at unique temporal combinations of two climate indices. The graphics depicting the mean wave height as a function of NPI and MEI for the two 12-year periods are shown to be very instructive in establishing why the two periods are so different. On the contrary, the same procedure with PDO substituted for MEI produces uniform distributions with little interpretive value. Century-scale variation in the climate indices is investigated, and significant linear trends are found for NPI and MEI, both consistent with causing increases in mean wave energy in these regions. Causal relationships for the observed correlations are discussed, and conclusions are reached indicating that global warming is a likely contributor to observed increases in wave intensity in the North Pacific.", "author" : [ { "dropping-particle" : "", "family" : "Seymour", "given" : "Richard J.", "non-dropping-particle" : "", "parse-names" : false, "suffix" : "" } ], "container-title" : "Journal of Coastal Research", "id" : "ITEM-1", "issue" : "1", "issued" : { "date-parts" : [ [ "2011" ] ] }, "page" : "194-201", "title" : "Evidence for Changes to the Northeast Pacific Wave Climate", "type" : "article-journal", "volume" : "27" }, "uris" : [ "http://www.mendeley.com/documents/?uuid=36e8a3f8-a652-421b-887e-fcd0220b0e20" ] }, { "id" : "ITEM-2", "itemData" : { "DOI" : "10.2112/SI70-053.1", "ISSN" : "0749-0208", "author" : [ { "dropping-particle" : "", "family" : "Rangel-Buitrago", "given" : "Nelson", "non-dropping-particle" : "", "parse-names" : false, "suffix" : "" }, { "dropping-particle" : "", "family" : "Anfuso", "given" : "Giorgio", "non-dropping-particle" : "", "parse-names" : false, "suffix" : "" }, { "dropping-particle" : "", "family" : "Phillips", "given" : "Mike", "non-dropping-particle" : "", "parse-names" : false, "suffix" : "" }, { "dropping-particle" : "", "family" : "Thomas", "given" : "Tony", "non-dropping-particle" : "", "parse-names" : false, "suffix" : "" }, { "dropping-particle" : "", "family" : "Alvarez", "given" : "Oscar", "non-dropping-particle" : "", "parse-names" : false, "suffix" : "" }, { "dropping-particle" : "", "family" : "Forero", "given" : "Manuel", "non-dropping-particle" : "", "parse-names" : false, "suffix" : "" } ], "container-title" : "Journal of Coastal Research", "id" : "ITEM-2", "issue" : "March 2016", "issued" : { "date-parts" : [ [ "2014" ] ] }, "page" : "314-319", "title" : "Characterization of wave climate and extreme events into the SW Spanish and Wales coasts as a first step to define their wave energy potential", "type" : "article-journal", "volume" : "70" }, "uris" : [ "http://www.mendeley.com/documents/?uuid=c2ddbb03-9661-4403-a19a-a276756ff465" ] } ], "mendeley" : { "formattedCitation" : "(Seymour 2011; Rangel-Buitrago et al. 2014)", "plainTextFormattedCitation" : "(Seymour 2011; Rangel-Buitrago et al. 2014)", "previouslyFormattedCitation" : "(Seymour 2011)" }, "properties" : { "noteIndex" : 0 }, "schema" : "https://github.com/citation-style-language/schema/raw/master/csl-citation.json" }</w:instrText>
      </w:r>
      <w:r>
        <w:fldChar w:fldCharType="separate"/>
      </w:r>
    </w:p>
    <w:p w14:paraId="02EFA2AC" w14:textId="4418D08B" w:rsidR="00A61496" w:rsidRDefault="00206966" w:rsidP="00A61496">
      <w:pPr>
        <w:pStyle w:val="ListParagraph"/>
        <w:numPr>
          <w:ilvl w:val="1"/>
          <w:numId w:val="6"/>
        </w:numPr>
      </w:pPr>
      <w:r>
        <w:t xml:space="preserve"> </w:t>
      </w:r>
      <w:r w:rsidR="00A61496" w:rsidRPr="00A61496">
        <w:rPr>
          <w:noProof/>
        </w:rPr>
        <w:t>(Seymour 2011; Rangel-Buitrago et al. 2014)</w:t>
      </w:r>
      <w:r w:rsidR="00A61496">
        <w:fldChar w:fldCharType="end"/>
      </w:r>
    </w:p>
    <w:p w14:paraId="50F1273C" w14:textId="77777777" w:rsidR="00301218" w:rsidRPr="00301218" w:rsidRDefault="00301218" w:rsidP="00301218">
      <w:pPr>
        <w:pStyle w:val="ListParagraph"/>
      </w:pPr>
    </w:p>
    <w:p w14:paraId="34E8BC0D" w14:textId="77777777" w:rsidR="005D229C" w:rsidRDefault="005D229C" w:rsidP="005D229C">
      <w:pPr>
        <w:rPr>
          <w:b/>
        </w:rPr>
      </w:pPr>
      <w:r w:rsidRPr="00B27E68">
        <w:rPr>
          <w:b/>
        </w:rPr>
        <w:t>Sediment input</w:t>
      </w:r>
    </w:p>
    <w:p w14:paraId="63AD5005" w14:textId="0B106687" w:rsidR="00301218" w:rsidRPr="00301218" w:rsidRDefault="00301218" w:rsidP="00301218">
      <w:pPr>
        <w:pStyle w:val="ListParagraph"/>
        <w:numPr>
          <w:ilvl w:val="0"/>
          <w:numId w:val="7"/>
        </w:numPr>
        <w:rPr>
          <w:b/>
        </w:rPr>
      </w:pPr>
      <w:r>
        <w:t>Measured and predicted</w:t>
      </w:r>
    </w:p>
    <w:p w14:paraId="7F3E109D" w14:textId="455D01FA" w:rsidR="00301218" w:rsidRPr="00301218" w:rsidRDefault="00301218" w:rsidP="00301218">
      <w:pPr>
        <w:pStyle w:val="ListParagraph"/>
        <w:numPr>
          <w:ilvl w:val="0"/>
          <w:numId w:val="7"/>
        </w:numPr>
        <w:rPr>
          <w:b/>
        </w:rPr>
      </w:pPr>
      <w:r>
        <w:t>Different models for pre- and post-mitigation periods</w:t>
      </w:r>
    </w:p>
    <w:p w14:paraId="72FFB34A" w14:textId="77777777" w:rsidR="00301218" w:rsidRPr="00B27E68" w:rsidRDefault="00301218" w:rsidP="005D229C">
      <w:pPr>
        <w:rPr>
          <w:b/>
        </w:rPr>
      </w:pPr>
    </w:p>
    <w:p w14:paraId="3FCE6677" w14:textId="77777777" w:rsidR="00B27E68" w:rsidRDefault="00B27E68" w:rsidP="00A41C25">
      <w:pPr>
        <w:rPr>
          <w:b/>
        </w:rPr>
      </w:pPr>
      <w:r w:rsidRPr="00B27E68">
        <w:rPr>
          <w:b/>
        </w:rPr>
        <w:t>Tubes</w:t>
      </w:r>
    </w:p>
    <w:p w14:paraId="6C3DAE28" w14:textId="77777777" w:rsidR="005D229C" w:rsidRDefault="00ED1A86" w:rsidP="00301218">
      <w:pPr>
        <w:pStyle w:val="ListParagraph"/>
        <w:numPr>
          <w:ilvl w:val="0"/>
          <w:numId w:val="8"/>
        </w:numPr>
      </w:pPr>
      <w:r>
        <w:lastRenderedPageBreak/>
        <w:t>3</w:t>
      </w:r>
      <w:r w:rsidR="005D229C">
        <w:t>0 cm long with an internal diameter of 5 cm; mounted on the side of a cinder block with the SedPod</w:t>
      </w:r>
    </w:p>
    <w:p w14:paraId="154F26F3" w14:textId="77777777" w:rsidR="00C2771B" w:rsidRDefault="00C2771B" w:rsidP="00301218">
      <w:pPr>
        <w:pStyle w:val="ListParagraph"/>
        <w:numPr>
          <w:ilvl w:val="0"/>
          <w:numId w:val="8"/>
        </w:numPr>
      </w:pPr>
      <w:r>
        <w:fldChar w:fldCharType="begin" w:fldLock="1"/>
      </w:r>
      <w:r w:rsidR="003E0E8E">
        <w:instrText>ADDIN CSL_CITATION { "citationItems" : [ { "id" : "ITEM-1",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1",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plainTextFormattedCitation" : "(Bothner et al. 2006)", "previouslyFormattedCitation" : "(Bothner et al. 2006)" }, "properties" : { "noteIndex" : 0 }, "schema" : "https://github.com/citation-style-language/schema/raw/master/csl-citation.json" }</w:instrText>
      </w:r>
      <w:r>
        <w:fldChar w:fldCharType="separate"/>
      </w:r>
      <w:r w:rsidRPr="00C2771B">
        <w:rPr>
          <w:noProof/>
        </w:rPr>
        <w:t>(Bothner et al. 2006)</w:t>
      </w:r>
      <w:r>
        <w:fldChar w:fldCharType="end"/>
      </w:r>
      <w:r>
        <w:t xml:space="preserve"> found co-located Tubes differed by 11% on average</w:t>
      </w:r>
    </w:p>
    <w:p w14:paraId="52ED7F9E" w14:textId="77777777" w:rsidR="00301218" w:rsidRPr="005D229C" w:rsidRDefault="00301218" w:rsidP="00301218">
      <w:pPr>
        <w:pStyle w:val="ListParagraph"/>
        <w:numPr>
          <w:ilvl w:val="0"/>
          <w:numId w:val="8"/>
        </w:numPr>
      </w:pPr>
      <w:r>
        <w:t xml:space="preserve">The average daily collection rate was calculated by measuring the total mass of sediment in the tube or on the pod, and dividing by the trap cross-sectional area and the duration of collection period </w:t>
      </w:r>
      <w:r>
        <w:fldChar w:fldCharType="begin" w:fldLock="1"/>
      </w:r>
      <w: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plainTextFormattedCitation" : "(Storlazzi et al. 2009)", "previouslyFormattedCitation" : "(Storlazzi et al. 2009)" }, "properties" : { "noteIndex" : 0 }, "schema" : "https://github.com/citation-style-language/schema/raw/master/csl-citation.json" }</w:instrText>
      </w:r>
      <w:r>
        <w:fldChar w:fldCharType="separate"/>
      </w:r>
      <w:r w:rsidRPr="005D229C">
        <w:rPr>
          <w:noProof/>
        </w:rPr>
        <w:t>(Storlazzi et al. 2009)</w:t>
      </w:r>
      <w:r>
        <w:fldChar w:fldCharType="end"/>
      </w:r>
    </w:p>
    <w:p w14:paraId="1895F9D8" w14:textId="77777777" w:rsidR="005D229C" w:rsidRPr="005D229C" w:rsidRDefault="005D229C" w:rsidP="00A41C25"/>
    <w:p w14:paraId="4C9E8479" w14:textId="77777777" w:rsidR="00B27E68" w:rsidRDefault="00B27E68" w:rsidP="00A41C25">
      <w:pPr>
        <w:rPr>
          <w:b/>
        </w:rPr>
      </w:pPr>
      <w:r w:rsidRPr="00B27E68">
        <w:rPr>
          <w:b/>
        </w:rPr>
        <w:t>SedPods</w:t>
      </w:r>
    </w:p>
    <w:p w14:paraId="784CE7DA" w14:textId="77777777" w:rsidR="005D229C" w:rsidRDefault="005D229C" w:rsidP="00301218">
      <w:pPr>
        <w:pStyle w:val="ListParagraph"/>
        <w:numPr>
          <w:ilvl w:val="0"/>
          <w:numId w:val="9"/>
        </w:numPr>
      </w:pPr>
      <w:r>
        <w:t xml:space="preserve">10cm tall by </w:t>
      </w:r>
      <w:r w:rsidRPr="005D229C">
        <w:t>15.5</w:t>
      </w:r>
      <w:r>
        <w:t xml:space="preserve"> cm diameter; mounted on cinder block</w:t>
      </w:r>
    </w:p>
    <w:p w14:paraId="3967847E" w14:textId="77777777" w:rsidR="00ED1A86" w:rsidRPr="005D229C" w:rsidRDefault="00ED1A86" w:rsidP="00A41C25"/>
    <w:p w14:paraId="535297A2" w14:textId="77777777" w:rsidR="00B27E68" w:rsidRDefault="00B27E68" w:rsidP="00A41C25">
      <w:pPr>
        <w:rPr>
          <w:b/>
        </w:rPr>
      </w:pPr>
      <w:r w:rsidRPr="00B27E68">
        <w:rPr>
          <w:b/>
        </w:rPr>
        <w:t>Residence time</w:t>
      </w:r>
      <w:r w:rsidR="005D229C">
        <w:rPr>
          <w:b/>
        </w:rPr>
        <w:t xml:space="preserve"> of sediment?</w:t>
      </w:r>
    </w:p>
    <w:p w14:paraId="22901518" w14:textId="77777777" w:rsidR="00B27E68" w:rsidRDefault="00B27E68" w:rsidP="00A41C25">
      <w:pPr>
        <w:rPr>
          <w:b/>
        </w:rPr>
      </w:pPr>
      <w:r>
        <w:rPr>
          <w:b/>
        </w:rPr>
        <w:t>Analytical methods</w:t>
      </w:r>
    </w:p>
    <w:p w14:paraId="0C85FB22" w14:textId="77777777" w:rsidR="00241DC6" w:rsidRPr="008F5A6D" w:rsidRDefault="00390AF8" w:rsidP="00390AF8">
      <w:r w:rsidRPr="00390AF8">
        <w:t>In the laboratory, sediments accumulated in the sediment-trap tubes</w:t>
      </w:r>
      <w:r>
        <w:t xml:space="preserve"> and on the SedPods was analyzed for grain size and composition. </w:t>
      </w:r>
      <w:r w:rsidRPr="008F5A6D">
        <w:t xml:space="preserve">Sediment grain size analysis was conducted by wet-sieving the bulk sediment sample into </w:t>
      </w:r>
      <w:r>
        <w:t>coarse</w:t>
      </w:r>
      <w:r w:rsidRPr="008F5A6D">
        <w:t xml:space="preserve"> (2mm to </w:t>
      </w:r>
      <w:r>
        <w:t>63 um) and fine fractions (&lt;63 um)(</w:t>
      </w:r>
      <w:r>
        <w:fldChar w:fldCharType="begin" w:fldLock="1"/>
      </w:r>
      <w: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plainTextFormattedCitation" : "(Storlazzi et al. 2009)", "previouslyFormattedCitation" : "(Storlazzi et al. 2009)" }, "properties" : { "noteIndex" : 0 }, "schema" : "https://github.com/citation-style-language/schema/raw/master/csl-citation.json" }</w:instrText>
      </w:r>
      <w:r>
        <w:fldChar w:fldCharType="separate"/>
      </w:r>
      <w:r w:rsidRPr="003E0E8E">
        <w:rPr>
          <w:noProof/>
        </w:rPr>
        <w:t>(Storlazzi et al. 2009)</w:t>
      </w:r>
      <w:r>
        <w:fldChar w:fldCharType="end"/>
      </w:r>
      <w:r>
        <w:t xml:space="preserve"> says “sand” and “mud”). </w:t>
      </w:r>
      <w:r w:rsidR="008F5A6D">
        <w:t>Coarse and fine fractions were</w:t>
      </w:r>
      <w:r>
        <w:t xml:space="preserve"> filtered onto 3 um filter paper, rinsed with distilled water, and dried. Coarse and fine fractions were</w:t>
      </w:r>
      <w:r w:rsidR="008F5A6D">
        <w:t xml:space="preserve"> analyzed separately for sediment composition, using the Loss On Ignition method</w:t>
      </w:r>
      <w:r w:rsidR="003E0E8E">
        <w:t xml:space="preserve"> (combusting 3 hours at 550 C for % organic; 950</w:t>
      </w:r>
      <w:r w:rsidR="003E0E8E" w:rsidRPr="003E0E8E">
        <w:t xml:space="preserve"> C for 3 hours for % carbonate)</w:t>
      </w:r>
      <w:r w:rsidR="003E0E8E">
        <w:fldChar w:fldCharType="begin" w:fldLock="1"/>
      </w:r>
      <w:r>
        <w:instrText>ADDIN CSL_CITATION { "citationItems" : [ { "id" : "ITEM-1", "itemData" : { "author" : [ { "dropping-particle" : "", "family" : "Heiri", "given" : "Oliver", "non-dropping-particle" : "", "parse-names" : false, "suffix" : "" }, { "dropping-particle" : "", "family" : "Lotter", "given" : "Andr\u00e9 F", "non-dropping-particle" : "", "parse-names" : false, "suffix" : "" }, { "dropping-particle" : "", "family" : "Lemcke", "given" : "Gerry", "non-dropping-particle" : "", "parse-names" : false, "suffix" : "" } ], "container-title" : "Journal of Paleolimnology", "id" : "ITEM-1", "issued" : { "date-parts" : [ [ "2001" ] ] }, "page" : "101-110", "title" : "Loss on ignition as a method for estimating organic and carbonate content in sediments : reproducibility and comparability of results", "type" : "article-journal", "volume" : "25" }, "uris" : [ "http://www.mendeley.com/documents/?uuid=3cc85ea9-e22b-4184-9317-446c4e83fcc4" ] } ], "mendeley" : { "formattedCitation" : "(Heiri et al. 2001)", "plainTextFormattedCitation" : "(Heiri et al. 2001)", "previouslyFormattedCitation" : "(Heiri et al. 2001)" }, "properties" : { "noteIndex" : 0 }, "schema" : "https://github.com/citation-style-language/schema/raw/master/csl-citation.json" }</w:instrText>
      </w:r>
      <w:r w:rsidR="003E0E8E">
        <w:fldChar w:fldCharType="separate"/>
      </w:r>
      <w:r w:rsidR="003E0E8E" w:rsidRPr="003E0E8E">
        <w:rPr>
          <w:noProof/>
        </w:rPr>
        <w:t>(Heiri et al. 2001)</w:t>
      </w:r>
      <w:r w:rsidR="003E0E8E">
        <w:fldChar w:fldCharType="end"/>
      </w:r>
      <w:r w:rsidR="008F5A6D">
        <w:t>.</w:t>
      </w:r>
      <w:r>
        <w:t xml:space="preserve"> The proportion (%) of terrigenous sediment was then determined by subtraction from the % organic and % carbonate and multiplied by the sediment accumulation rate to get the rate of terrigenous sediment accumulation in the trap tubes </w:t>
      </w:r>
      <w:r>
        <w:fldChar w:fldCharType="begin" w:fldLock="1"/>
      </w:r>
      <w:r w:rsidR="004A3B60">
        <w:instrText>ADDIN CSL_CITATION { "citationItems" : [ { "id" : "ITEM-1",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1", "issue" : "July", "issued" : { "date-parts" : [ [ "2012" ] ] }, "page" : "9-13", "publisher-place" : "Cairns, Australia", "title" : "Factors affecting land-based sedimentation in coastal bays , US Virgin Islands", "type" : "paper-conference" }, "uris" : [ "http://www.mendeley.com/documents/?uuid=4a550275-a14b-4037-97ec-b971a87eb58c" ] } ], "mendeley" : { "formattedCitation" : "(Gray et al. 2012)", "plainTextFormattedCitation" : "(Gray et al. 2012)", "previouslyFormattedCitation" : "(Gray et al. 2012)" }, "properties" : { "noteIndex" : 0 }, "schema" : "https://github.com/citation-style-language/schema/raw/master/csl-citation.json" }</w:instrText>
      </w:r>
      <w:r>
        <w:fldChar w:fldCharType="separate"/>
      </w:r>
      <w:r w:rsidRPr="00390AF8">
        <w:rPr>
          <w:noProof/>
        </w:rPr>
        <w:t>(Gray et al. 2012)</w:t>
      </w:r>
      <w:r>
        <w:fldChar w:fldCharType="end"/>
      </w:r>
      <w:r>
        <w:t xml:space="preserve">. </w:t>
      </w:r>
    </w:p>
    <w:p w14:paraId="0B0010C9" w14:textId="77777777" w:rsidR="00B27E68" w:rsidRPr="00B27E68" w:rsidRDefault="00B27E68" w:rsidP="00A41C25"/>
    <w:p w14:paraId="1C90A2CC" w14:textId="77777777" w:rsidR="00A41C25" w:rsidRDefault="00A41C25" w:rsidP="00A41C25">
      <w:pPr>
        <w:pStyle w:val="Heading2"/>
      </w:pPr>
      <w:r>
        <w:t>RESULTS</w:t>
      </w:r>
    </w:p>
    <w:p w14:paraId="73C2334A" w14:textId="77777777" w:rsidR="00A41C25" w:rsidRDefault="00A41C25" w:rsidP="00A41C25">
      <w:pPr>
        <w:rPr>
          <w:i/>
        </w:rPr>
      </w:pPr>
      <w:r w:rsidRPr="00A524A1">
        <w:rPr>
          <w:i/>
        </w:rPr>
        <w:tab/>
        <w:t>Results are the data - not methods. You can compare the results to other studies to put them in context, but don't explain why you think you're seeing the patterns you're seeing - that's for the Discussion.</w:t>
      </w:r>
    </w:p>
    <w:p w14:paraId="12634EE5" w14:textId="26736068" w:rsidR="00373E41" w:rsidRDefault="00373E41" w:rsidP="00373E41">
      <w:pPr>
        <w:keepNext/>
      </w:pPr>
    </w:p>
    <w:p w14:paraId="790B3024" w14:textId="461FD25F" w:rsidR="008B2BB8" w:rsidRDefault="008B2BB8" w:rsidP="00373E41">
      <w:pPr>
        <w:keepNext/>
      </w:pPr>
      <w:r>
        <w:rPr>
          <w:noProof/>
        </w:rPr>
        <w:drawing>
          <wp:inline distT="0" distB="0" distL="0" distR="0" wp14:anchorId="4DD6606D" wp14:editId="761BCEF4">
            <wp:extent cx="5837716" cy="465265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_1.png"/>
                    <pic:cNvPicPr/>
                  </pic:nvPicPr>
                  <pic:blipFill>
                    <a:blip r:embed="rId11">
                      <a:extLst>
                        <a:ext uri="{28A0092B-C50C-407E-A947-70E740481C1C}">
                          <a14:useLocalDpi xmlns:a14="http://schemas.microsoft.com/office/drawing/2010/main" val="0"/>
                        </a:ext>
                      </a:extLst>
                    </a:blip>
                    <a:stretch>
                      <a:fillRect/>
                    </a:stretch>
                  </pic:blipFill>
                  <pic:spPr>
                    <a:xfrm>
                      <a:off x="0" y="0"/>
                      <a:ext cx="5837716" cy="4652659"/>
                    </a:xfrm>
                    <a:prstGeom prst="rect">
                      <a:avLst/>
                    </a:prstGeom>
                  </pic:spPr>
                </pic:pic>
              </a:graphicData>
            </a:graphic>
          </wp:inline>
        </w:drawing>
      </w:r>
    </w:p>
    <w:p w14:paraId="1E269883" w14:textId="7B27833A" w:rsidR="00D6398D" w:rsidRDefault="00D6398D" w:rsidP="00373E41">
      <w:pPr>
        <w:keepNext/>
      </w:pPr>
    </w:p>
    <w:p w14:paraId="40BB9A95" w14:textId="35E25131" w:rsidR="00D6398D" w:rsidRDefault="00D6398D" w:rsidP="00373E41">
      <w:pPr>
        <w:keepNext/>
      </w:pPr>
    </w:p>
    <w:p w14:paraId="4EF5D407" w14:textId="2A7244D6" w:rsidR="00301218" w:rsidRDefault="00373E41" w:rsidP="00373E41">
      <w:pPr>
        <w:pStyle w:val="Caption"/>
      </w:pPr>
      <w:r>
        <w:t xml:space="preserve">Figure </w:t>
      </w:r>
      <w:r w:rsidR="004D5054">
        <w:fldChar w:fldCharType="begin"/>
      </w:r>
      <w:r w:rsidR="004D5054">
        <w:instrText xml:space="preserve"> SEQ Figure \* ARABIC </w:instrText>
      </w:r>
      <w:r w:rsidR="004D5054">
        <w:fldChar w:fldCharType="separate"/>
      </w:r>
      <w:r w:rsidR="005D760F">
        <w:rPr>
          <w:noProof/>
        </w:rPr>
        <w:t>4</w:t>
      </w:r>
      <w:r w:rsidR="004D5054">
        <w:rPr>
          <w:noProof/>
        </w:rPr>
        <w:fldChar w:fldCharType="end"/>
      </w:r>
      <w:r>
        <w:t>. Conceptual model of net sediment accumulation driven by interacting sediment input and wave-forced sediment removal</w:t>
      </w:r>
    </w:p>
    <w:p w14:paraId="09D1DB1B" w14:textId="77777777" w:rsidR="00373E41" w:rsidRDefault="00373E41" w:rsidP="00A41C25"/>
    <w:p w14:paraId="72287009" w14:textId="77777777" w:rsidR="005D760F" w:rsidRDefault="00373E41" w:rsidP="005D760F">
      <w:pPr>
        <w:keepNext/>
      </w:pPr>
      <w:r>
        <w:rPr>
          <w:noProof/>
        </w:rPr>
        <w:lastRenderedPageBreak/>
        <w:drawing>
          <wp:inline distT="0" distB="0" distL="0" distR="0" wp14:anchorId="0A2F2D1D" wp14:editId="6F28FCFA">
            <wp:extent cx="5943600" cy="247649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r_2014.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2476499"/>
                    </a:xfrm>
                    <a:prstGeom prst="rect">
                      <a:avLst/>
                    </a:prstGeom>
                  </pic:spPr>
                </pic:pic>
              </a:graphicData>
            </a:graphic>
          </wp:inline>
        </w:drawing>
      </w:r>
    </w:p>
    <w:p w14:paraId="52CF60CA" w14:textId="60DDAAF2" w:rsidR="00373E41" w:rsidRDefault="005D760F" w:rsidP="005D760F">
      <w:pPr>
        <w:pStyle w:val="Caption"/>
      </w:pPr>
      <w:r>
        <w:t xml:space="preserve">Figure </w:t>
      </w:r>
      <w:r w:rsidR="004D5054">
        <w:fldChar w:fldCharType="begin"/>
      </w:r>
      <w:r w:rsidR="004D5054">
        <w:instrText xml:space="preserve"> SEQ Figure \* ARABIC </w:instrText>
      </w:r>
      <w:r w:rsidR="004D5054">
        <w:fldChar w:fldCharType="separate"/>
      </w:r>
      <w:r>
        <w:rPr>
          <w:noProof/>
        </w:rPr>
        <w:t>5</w:t>
      </w:r>
      <w:r w:rsidR="004D5054">
        <w:rPr>
          <w:noProof/>
        </w:rPr>
        <w:fldChar w:fldCharType="end"/>
      </w:r>
      <w:r>
        <w:t>. Mean accumulation rate (gm2d) and composition in a) Tubes and b) SedPods. Note: Subplot scales are different for visualization purposes, can’t compare sizes of charts, hence numbers included.</w:t>
      </w:r>
    </w:p>
    <w:p w14:paraId="7E7375CC" w14:textId="77777777" w:rsidR="0012638A" w:rsidRDefault="0012638A" w:rsidP="0012638A"/>
    <w:p w14:paraId="2E7B1410" w14:textId="127DEA60" w:rsidR="0012638A" w:rsidRDefault="0012638A" w:rsidP="0012638A">
      <w:r>
        <w:t xml:space="preserve">Mean </w:t>
      </w:r>
      <w:proofErr w:type="spellStart"/>
      <w:r>
        <w:t>terrig</w:t>
      </w:r>
      <w:proofErr w:type="spellEnd"/>
      <w:r>
        <w:t xml:space="preserve">/Mean Total, Mean Org/Mean Total, Mean carb/Mean Total, NOT just mean percent </w:t>
      </w:r>
      <w:proofErr w:type="spellStart"/>
      <w:r>
        <w:t>Terrig</w:t>
      </w:r>
      <w:proofErr w:type="spellEnd"/>
      <w:r>
        <w:t xml:space="preserve"> * Mean total</w:t>
      </w:r>
    </w:p>
    <w:p w14:paraId="19D5C6D5" w14:textId="77777777" w:rsidR="000F1C26" w:rsidRDefault="000F1C26" w:rsidP="0012638A"/>
    <w:p w14:paraId="39398B82" w14:textId="35238335" w:rsidR="000F1C26" w:rsidRPr="0012638A" w:rsidRDefault="000F1C26" w:rsidP="0012638A">
      <w:r>
        <w:t xml:space="preserve">Clear spatial pattern of higher terrigenous accumulation on the Northern reef and Channel including 2C. South Reef dominated by carbonate accumulation while North reef showed significant contributions of </w:t>
      </w:r>
      <w:proofErr w:type="spellStart"/>
      <w:r>
        <w:t>Terr</w:t>
      </w:r>
      <w:proofErr w:type="spellEnd"/>
      <w:r>
        <w:t>/Org. Much more accumulation in Tubes than on Pods; on the Southern reef, almost no accumulation on Pods while Tubes showed a fair amount of accumulation. Three A,B probably influenced by local sources and resuspension due to higher waves and shallower water, while 2B was low due to surrounding coral cover.</w:t>
      </w:r>
    </w:p>
    <w:p w14:paraId="5FB9F866" w14:textId="77777777" w:rsidR="00373E41" w:rsidRDefault="00373E41" w:rsidP="00A41C25"/>
    <w:p w14:paraId="6CC58B65" w14:textId="6E0EEF2C" w:rsidR="00373E41" w:rsidRDefault="00373E41" w:rsidP="00A41C25">
      <w:r>
        <w:rPr>
          <w:noProof/>
        </w:rPr>
        <w:lastRenderedPageBreak/>
        <w:drawing>
          <wp:inline distT="0" distB="0" distL="0" distR="0" wp14:anchorId="3FB4D38C" wp14:editId="0013245F">
            <wp:extent cx="5123688" cy="4098951"/>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edPods-composition and precip.png"/>
                    <pic:cNvPicPr/>
                  </pic:nvPicPr>
                  <pic:blipFill>
                    <a:blip r:embed="rId13">
                      <a:extLst>
                        <a:ext uri="{28A0092B-C50C-407E-A947-70E740481C1C}">
                          <a14:useLocalDpi xmlns:a14="http://schemas.microsoft.com/office/drawing/2010/main" val="0"/>
                        </a:ext>
                      </a:extLst>
                    </a:blip>
                    <a:stretch>
                      <a:fillRect/>
                    </a:stretch>
                  </pic:blipFill>
                  <pic:spPr>
                    <a:xfrm>
                      <a:off x="0" y="0"/>
                      <a:ext cx="5123688" cy="4098951"/>
                    </a:xfrm>
                    <a:prstGeom prst="rect">
                      <a:avLst/>
                    </a:prstGeom>
                  </pic:spPr>
                </pic:pic>
              </a:graphicData>
            </a:graphic>
          </wp:inline>
        </w:drawing>
      </w:r>
      <w:r>
        <w:rPr>
          <w:noProof/>
        </w:rPr>
        <w:drawing>
          <wp:inline distT="0" distB="0" distL="0" distR="0" wp14:anchorId="4DFA4D97" wp14:editId="4C34F06C">
            <wp:extent cx="5118893" cy="4095115"/>
            <wp:effectExtent l="0" t="0" r="5715"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dTubes-composition and precip.png"/>
                    <pic:cNvPicPr/>
                  </pic:nvPicPr>
                  <pic:blipFill>
                    <a:blip r:embed="rId14">
                      <a:extLst>
                        <a:ext uri="{28A0092B-C50C-407E-A947-70E740481C1C}">
                          <a14:useLocalDpi xmlns:a14="http://schemas.microsoft.com/office/drawing/2010/main" val="0"/>
                        </a:ext>
                      </a:extLst>
                    </a:blip>
                    <a:stretch>
                      <a:fillRect/>
                    </a:stretch>
                  </pic:blipFill>
                  <pic:spPr>
                    <a:xfrm>
                      <a:off x="0" y="0"/>
                      <a:ext cx="5118893" cy="4095115"/>
                    </a:xfrm>
                    <a:prstGeom prst="rect">
                      <a:avLst/>
                    </a:prstGeom>
                  </pic:spPr>
                </pic:pic>
              </a:graphicData>
            </a:graphic>
          </wp:inline>
        </w:drawing>
      </w:r>
    </w:p>
    <w:p w14:paraId="7C368D26" w14:textId="77777777" w:rsidR="00A41C25" w:rsidRDefault="00A41C25" w:rsidP="00A41C25">
      <w:pPr>
        <w:rPr>
          <w:i/>
        </w:rPr>
      </w:pPr>
    </w:p>
    <w:p w14:paraId="53D1E0F7" w14:textId="77777777" w:rsidR="00A41C25" w:rsidRDefault="00A41C25" w:rsidP="00A41C25">
      <w:pPr>
        <w:pStyle w:val="Heading2"/>
      </w:pPr>
      <w:r>
        <w:t>DISCUSSION</w:t>
      </w:r>
    </w:p>
    <w:p w14:paraId="35B04ECE" w14:textId="77777777" w:rsidR="009107D4" w:rsidRPr="00A524A1" w:rsidRDefault="009107D4" w:rsidP="009107D4">
      <w:pPr>
        <w:rPr>
          <w:i/>
        </w:rPr>
      </w:pPr>
      <w:r w:rsidRPr="00A524A1">
        <w:rPr>
          <w:i/>
        </w:rPr>
        <w:t xml:space="preserve">The Discussion is where you first discuss how well the Lagrangian and Eulerian methods compare, then characterize the findings by the different types of forcing and why you think you're seeing these patterns you see in the data. You then can discuss the relevance to residence times and what they mean for sediment, nutrient uptake, etc. </w:t>
      </w:r>
    </w:p>
    <w:p w14:paraId="47CBFDF7" w14:textId="77777777" w:rsidR="00A41C25" w:rsidRDefault="001121F1" w:rsidP="00A41C25">
      <w:r>
        <w:t xml:space="preserve">Kench 1998 showed at narrow, energetic part of reef there was </w:t>
      </w:r>
      <w:proofErr w:type="spellStart"/>
      <w:r>
        <w:t>bioclastic</w:t>
      </w:r>
      <w:proofErr w:type="spellEnd"/>
      <w:r>
        <w:t xml:space="preserve"> sediment mobility under fair-weather conditions; may be happening at 3A and B</w:t>
      </w:r>
    </w:p>
    <w:p w14:paraId="77DAD15B" w14:textId="77777777" w:rsidR="009107D4" w:rsidRDefault="005068C8" w:rsidP="00A41C25">
      <w:proofErr w:type="spellStart"/>
      <w:r>
        <w:t>Bothner</w:t>
      </w:r>
      <w:proofErr w:type="spellEnd"/>
      <w:r>
        <w:t xml:space="preserve"> 2006 found trap collection was higher following rainfall events but not always and not linearly related</w:t>
      </w:r>
    </w:p>
    <w:p w14:paraId="209E8E17" w14:textId="77777777" w:rsidR="004C07E7" w:rsidRDefault="004C07E7" w:rsidP="00A41C25"/>
    <w:p w14:paraId="7DBDCFE9" w14:textId="77777777" w:rsidR="004C07E7" w:rsidRDefault="004C07E7" w:rsidP="00A41C25">
      <w:r>
        <w:t>Coral Health Thresholds</w:t>
      </w:r>
    </w:p>
    <w:p w14:paraId="75DE0963" w14:textId="77777777" w:rsidR="004C07E7" w:rsidRDefault="004C07E7" w:rsidP="004C07E7">
      <w:proofErr w:type="spellStart"/>
      <w:r>
        <w:t>Pastorok</w:t>
      </w:r>
      <w:proofErr w:type="spellEnd"/>
      <w:r>
        <w:t xml:space="preserve"> and </w:t>
      </w:r>
      <w:proofErr w:type="spellStart"/>
      <w:r>
        <w:t>Bilyard</w:t>
      </w:r>
      <w:proofErr w:type="spellEnd"/>
      <w:r>
        <w:t xml:space="preserve"> (1985) suggested that sediment accumulation rates of 10-50 mg/cm2/day and &gt; 50 mg/cm2/day cause “moderate to severe” and “severe to catastrophic” sediment stress, respectively. High sedimentation rates (&gt;100 mg/cm2/day) have also been shown to kill exposed coral tissue (</w:t>
      </w:r>
      <w:proofErr w:type="spellStart"/>
      <w:r>
        <w:t>Riegl</w:t>
      </w:r>
      <w:proofErr w:type="spellEnd"/>
      <w:r>
        <w:t xml:space="preserve"> and Branch 1995) or reduce photosynthetic yields (Philipp and </w:t>
      </w:r>
      <w:proofErr w:type="spellStart"/>
      <w:r>
        <w:t>Fabricius</w:t>
      </w:r>
      <w:proofErr w:type="spellEnd"/>
      <w:r>
        <w:t xml:space="preserve"> 2003).</w:t>
      </w:r>
    </w:p>
    <w:p w14:paraId="621B22F5" w14:textId="77777777" w:rsidR="009107D4" w:rsidRDefault="009107D4" w:rsidP="009107D4">
      <w:pPr>
        <w:rPr>
          <w:i/>
        </w:rPr>
      </w:pPr>
      <w:r w:rsidRPr="00FF758D">
        <w:rPr>
          <w:i/>
        </w:rPr>
        <w:t>Wrap it all up with the big take-away message</w:t>
      </w:r>
      <w:r w:rsidRPr="00FF758D">
        <w:t xml:space="preserve"> </w:t>
      </w:r>
      <w:r w:rsidRPr="00FF758D">
        <w:rPr>
          <w:i/>
        </w:rPr>
        <w:t>No Conclusion in “Coral Reefs”, give big take-away message</w:t>
      </w:r>
    </w:p>
    <w:p w14:paraId="461904EB" w14:textId="77777777" w:rsidR="009107D4" w:rsidRPr="00FF758D" w:rsidRDefault="009107D4" w:rsidP="009107D4">
      <w:pPr>
        <w:rPr>
          <w:b/>
        </w:rPr>
      </w:pPr>
      <w:r>
        <w:rPr>
          <w:b/>
        </w:rPr>
        <w:t>Take-away message</w:t>
      </w:r>
    </w:p>
    <w:p w14:paraId="48DE8523" w14:textId="77777777" w:rsidR="009107D4" w:rsidRDefault="009107D4" w:rsidP="00A41C25"/>
    <w:p w14:paraId="1BA65A6C" w14:textId="77777777" w:rsidR="001121F1" w:rsidRDefault="001121F1" w:rsidP="00A41C25"/>
    <w:p w14:paraId="57E79861" w14:textId="77777777" w:rsidR="001121F1" w:rsidRDefault="001121F1" w:rsidP="00A41C25"/>
    <w:sectPr w:rsidR="001121F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lex Messina" w:date="2016-01-22T05:26:00Z" w:initials="AM">
    <w:p w14:paraId="496D89B0" w14:textId="77777777" w:rsidR="00A034EB" w:rsidRDefault="00A034EB">
      <w:pPr>
        <w:pStyle w:val="CommentText"/>
      </w:pPr>
      <w:r>
        <w:rPr>
          <w:rStyle w:val="CommentReference"/>
        </w:rPr>
        <w:annotationRef/>
      </w:r>
      <w:r>
        <w:t>Too management orient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96D89B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E35B2E"/>
    <w:multiLevelType w:val="hybridMultilevel"/>
    <w:tmpl w:val="9A74CE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982617"/>
    <w:multiLevelType w:val="hybridMultilevel"/>
    <w:tmpl w:val="13748D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CDC3A96"/>
    <w:multiLevelType w:val="hybridMultilevel"/>
    <w:tmpl w:val="9676CD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54E27F7"/>
    <w:multiLevelType w:val="hybridMultilevel"/>
    <w:tmpl w:val="ED1E20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DFC4039"/>
    <w:multiLevelType w:val="hybridMultilevel"/>
    <w:tmpl w:val="048259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83668C4"/>
    <w:multiLevelType w:val="hybridMultilevel"/>
    <w:tmpl w:val="EF4248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5467CFA"/>
    <w:multiLevelType w:val="hybridMultilevel"/>
    <w:tmpl w:val="C85E39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FC95359"/>
    <w:multiLevelType w:val="hybridMultilevel"/>
    <w:tmpl w:val="66C4D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C441938"/>
    <w:multiLevelType w:val="hybridMultilevel"/>
    <w:tmpl w:val="6D8E62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5"/>
  </w:num>
  <w:num w:numId="4">
    <w:abstractNumId w:val="6"/>
  </w:num>
  <w:num w:numId="5">
    <w:abstractNumId w:val="4"/>
  </w:num>
  <w:num w:numId="6">
    <w:abstractNumId w:val="1"/>
  </w:num>
  <w:num w:numId="7">
    <w:abstractNumId w:val="0"/>
  </w:num>
  <w:num w:numId="8">
    <w:abstractNumId w:val="8"/>
  </w:num>
  <w:num w:numId="9">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1C25"/>
    <w:rsid w:val="00032377"/>
    <w:rsid w:val="00050E94"/>
    <w:rsid w:val="000526FA"/>
    <w:rsid w:val="000F1C26"/>
    <w:rsid w:val="00100713"/>
    <w:rsid w:val="001121F1"/>
    <w:rsid w:val="0012638A"/>
    <w:rsid w:val="00157D2A"/>
    <w:rsid w:val="00193B49"/>
    <w:rsid w:val="001D1449"/>
    <w:rsid w:val="0020483C"/>
    <w:rsid w:val="00206966"/>
    <w:rsid w:val="002168FD"/>
    <w:rsid w:val="00221097"/>
    <w:rsid w:val="00241DC6"/>
    <w:rsid w:val="00243E01"/>
    <w:rsid w:val="002A5FF5"/>
    <w:rsid w:val="002C47E2"/>
    <w:rsid w:val="00301218"/>
    <w:rsid w:val="003705DB"/>
    <w:rsid w:val="00373E41"/>
    <w:rsid w:val="00390AF8"/>
    <w:rsid w:val="003B749F"/>
    <w:rsid w:val="003E0E8E"/>
    <w:rsid w:val="00460681"/>
    <w:rsid w:val="004A3B60"/>
    <w:rsid w:val="004C07E7"/>
    <w:rsid w:val="004D5054"/>
    <w:rsid w:val="004F0B5A"/>
    <w:rsid w:val="005068C8"/>
    <w:rsid w:val="0059092E"/>
    <w:rsid w:val="005D229C"/>
    <w:rsid w:val="005D760F"/>
    <w:rsid w:val="005E27F9"/>
    <w:rsid w:val="00630177"/>
    <w:rsid w:val="00652D98"/>
    <w:rsid w:val="006E077A"/>
    <w:rsid w:val="00724A6C"/>
    <w:rsid w:val="00725689"/>
    <w:rsid w:val="00777396"/>
    <w:rsid w:val="007F2F4A"/>
    <w:rsid w:val="008952BE"/>
    <w:rsid w:val="008B2BB8"/>
    <w:rsid w:val="008F5A6D"/>
    <w:rsid w:val="009107D4"/>
    <w:rsid w:val="00A034EB"/>
    <w:rsid w:val="00A17C0B"/>
    <w:rsid w:val="00A37943"/>
    <w:rsid w:val="00A41C25"/>
    <w:rsid w:val="00A571FA"/>
    <w:rsid w:val="00A61496"/>
    <w:rsid w:val="00A737FE"/>
    <w:rsid w:val="00A85F12"/>
    <w:rsid w:val="00A97E36"/>
    <w:rsid w:val="00AF4E7E"/>
    <w:rsid w:val="00B03D61"/>
    <w:rsid w:val="00B27E68"/>
    <w:rsid w:val="00B568D1"/>
    <w:rsid w:val="00B60F9C"/>
    <w:rsid w:val="00C2771B"/>
    <w:rsid w:val="00C8318E"/>
    <w:rsid w:val="00CB2255"/>
    <w:rsid w:val="00CB2492"/>
    <w:rsid w:val="00D37099"/>
    <w:rsid w:val="00D6398D"/>
    <w:rsid w:val="00EA321D"/>
    <w:rsid w:val="00ED1A86"/>
    <w:rsid w:val="00F055D5"/>
    <w:rsid w:val="00F61F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97CEDA"/>
  <w15:chartTrackingRefBased/>
  <w15:docId w15:val="{A598FCE6-3A88-46BC-B355-BFEB84779E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1C25"/>
  </w:style>
  <w:style w:type="paragraph" w:styleId="Heading1">
    <w:name w:val="heading 1"/>
    <w:basedOn w:val="Normal"/>
    <w:next w:val="Normal"/>
    <w:link w:val="Heading1Char"/>
    <w:uiPriority w:val="9"/>
    <w:qFormat/>
    <w:rsid w:val="00A41C25"/>
    <w:pPr>
      <w:keepNext/>
      <w:keepLines/>
      <w:spacing w:before="480" w:after="0" w:line="276" w:lineRule="auto"/>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A41C2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41C2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41C25"/>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A41C25"/>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A41C25"/>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link w:val="ListParagraphChar"/>
    <w:uiPriority w:val="34"/>
    <w:qFormat/>
    <w:rsid w:val="00100713"/>
    <w:pPr>
      <w:spacing w:after="80" w:line="240" w:lineRule="auto"/>
      <w:ind w:left="720"/>
      <w:contextualSpacing/>
    </w:pPr>
    <w:rPr>
      <w:rFonts w:ascii="Cambria" w:hAnsi="Cambria"/>
      <w:sz w:val="24"/>
    </w:rPr>
  </w:style>
  <w:style w:type="character" w:customStyle="1" w:styleId="ListParagraphChar">
    <w:name w:val="List Paragraph Char"/>
    <w:basedOn w:val="DefaultParagraphFont"/>
    <w:link w:val="ListParagraph"/>
    <w:uiPriority w:val="34"/>
    <w:rsid w:val="00100713"/>
    <w:rPr>
      <w:rFonts w:ascii="Cambria" w:hAnsi="Cambria"/>
      <w:sz w:val="24"/>
    </w:rPr>
  </w:style>
  <w:style w:type="character" w:styleId="CommentReference">
    <w:name w:val="annotation reference"/>
    <w:basedOn w:val="DefaultParagraphFont"/>
    <w:uiPriority w:val="99"/>
    <w:semiHidden/>
    <w:unhideWhenUsed/>
    <w:rsid w:val="004A3B60"/>
    <w:rPr>
      <w:sz w:val="16"/>
      <w:szCs w:val="16"/>
    </w:rPr>
  </w:style>
  <w:style w:type="paragraph" w:styleId="CommentText">
    <w:name w:val="annotation text"/>
    <w:basedOn w:val="Normal"/>
    <w:link w:val="CommentTextChar"/>
    <w:uiPriority w:val="99"/>
    <w:semiHidden/>
    <w:unhideWhenUsed/>
    <w:rsid w:val="004A3B60"/>
    <w:pPr>
      <w:spacing w:line="240" w:lineRule="auto"/>
    </w:pPr>
    <w:rPr>
      <w:sz w:val="20"/>
      <w:szCs w:val="20"/>
    </w:rPr>
  </w:style>
  <w:style w:type="character" w:customStyle="1" w:styleId="CommentTextChar">
    <w:name w:val="Comment Text Char"/>
    <w:basedOn w:val="DefaultParagraphFont"/>
    <w:link w:val="CommentText"/>
    <w:uiPriority w:val="99"/>
    <w:semiHidden/>
    <w:rsid w:val="004A3B60"/>
    <w:rPr>
      <w:sz w:val="20"/>
      <w:szCs w:val="20"/>
    </w:rPr>
  </w:style>
  <w:style w:type="paragraph" w:styleId="CommentSubject">
    <w:name w:val="annotation subject"/>
    <w:basedOn w:val="CommentText"/>
    <w:next w:val="CommentText"/>
    <w:link w:val="CommentSubjectChar"/>
    <w:uiPriority w:val="99"/>
    <w:semiHidden/>
    <w:unhideWhenUsed/>
    <w:rsid w:val="004A3B60"/>
    <w:rPr>
      <w:b/>
      <w:bCs/>
    </w:rPr>
  </w:style>
  <w:style w:type="character" w:customStyle="1" w:styleId="CommentSubjectChar">
    <w:name w:val="Comment Subject Char"/>
    <w:basedOn w:val="CommentTextChar"/>
    <w:link w:val="CommentSubject"/>
    <w:uiPriority w:val="99"/>
    <w:semiHidden/>
    <w:rsid w:val="004A3B60"/>
    <w:rPr>
      <w:b/>
      <w:bCs/>
      <w:sz w:val="20"/>
      <w:szCs w:val="20"/>
    </w:rPr>
  </w:style>
  <w:style w:type="paragraph" w:styleId="BalloonText">
    <w:name w:val="Balloon Text"/>
    <w:basedOn w:val="Normal"/>
    <w:link w:val="BalloonTextChar"/>
    <w:uiPriority w:val="99"/>
    <w:semiHidden/>
    <w:unhideWhenUsed/>
    <w:rsid w:val="004A3B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3B60"/>
    <w:rPr>
      <w:rFonts w:ascii="Segoe UI" w:hAnsi="Segoe UI" w:cs="Segoe UI"/>
      <w:sz w:val="18"/>
      <w:szCs w:val="18"/>
    </w:rPr>
  </w:style>
  <w:style w:type="paragraph" w:styleId="Caption">
    <w:name w:val="caption"/>
    <w:basedOn w:val="Normal"/>
    <w:next w:val="Normal"/>
    <w:uiPriority w:val="35"/>
    <w:unhideWhenUsed/>
    <w:qFormat/>
    <w:rsid w:val="00373E41"/>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A15098-F31E-4303-B74E-0E4B0E3311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93</TotalTime>
  <Pages>12</Pages>
  <Words>11955</Words>
  <Characters>68146</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9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34</cp:revision>
  <dcterms:created xsi:type="dcterms:W3CDTF">2015-05-06T17:36:00Z</dcterms:created>
  <dcterms:modified xsi:type="dcterms:W3CDTF">2016-03-23T0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coral-reef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